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604B4" w14:textId="34BC994A" w:rsidR="009D0959" w:rsidRPr="00591445" w:rsidRDefault="003243EF" w:rsidP="00241D51">
      <w:pPr>
        <w:pStyle w:val="Heading1"/>
      </w:pPr>
      <w:r w:rsidRPr="00591445">
        <w:t xml:space="preserve">EHJ </w:t>
      </w:r>
      <w:r w:rsidR="00F3115C" w:rsidRPr="00591445">
        <w:t>VIEWPOINT</w:t>
      </w:r>
    </w:p>
    <w:p w14:paraId="4AABBECB" w14:textId="75047315" w:rsidR="009D0959" w:rsidRPr="00591445" w:rsidRDefault="003243EF" w:rsidP="00241D51">
      <w:pPr>
        <w:rPr>
          <w:b/>
          <w:bCs/>
          <w:sz w:val="28"/>
          <w:szCs w:val="28"/>
        </w:rPr>
      </w:pPr>
      <w:r w:rsidRPr="00591445">
        <w:rPr>
          <w:b/>
          <w:bCs/>
          <w:sz w:val="28"/>
          <w:szCs w:val="28"/>
        </w:rPr>
        <w:t>“</w:t>
      </w:r>
      <w:r w:rsidR="00F3115C" w:rsidRPr="00591445">
        <w:rPr>
          <w:b/>
          <w:bCs/>
          <w:sz w:val="28"/>
          <w:szCs w:val="28"/>
        </w:rPr>
        <w:t>Fit for the Future: Enhancing Clinical Research with Digital Technology</w:t>
      </w:r>
      <w:r w:rsidRPr="00591445">
        <w:rPr>
          <w:b/>
          <w:bCs/>
          <w:sz w:val="28"/>
          <w:szCs w:val="28"/>
        </w:rPr>
        <w:t>”</w:t>
      </w:r>
    </w:p>
    <w:p w14:paraId="173CD3D8" w14:textId="769DFDC8" w:rsidR="009D0959" w:rsidRPr="00591445" w:rsidRDefault="009D0959" w:rsidP="00241D51"/>
    <w:p w14:paraId="261DDC9E" w14:textId="449EA06B" w:rsidR="008F2E67" w:rsidRPr="00591445" w:rsidRDefault="00F3115C" w:rsidP="00241D51">
      <w:pPr>
        <w:rPr>
          <w:vertAlign w:val="superscript"/>
        </w:rPr>
      </w:pPr>
      <w:r w:rsidRPr="00591445">
        <w:t>Dipak Kotecha</w:t>
      </w:r>
      <w:r w:rsidR="003243EF" w:rsidRPr="00591445">
        <w:t xml:space="preserve"> </w:t>
      </w:r>
      <w:r w:rsidR="0082550C" w:rsidRPr="00591445">
        <w:rPr>
          <w:vertAlign w:val="superscript"/>
        </w:rPr>
        <w:t>1</w:t>
      </w:r>
      <w:r w:rsidR="003243EF" w:rsidRPr="00591445">
        <w:rPr>
          <w:vertAlign w:val="superscript"/>
        </w:rPr>
        <w:t>,2,3</w:t>
      </w:r>
      <w:r w:rsidR="008F2E67" w:rsidRPr="00591445">
        <w:rPr>
          <w:vertAlign w:val="superscript"/>
        </w:rPr>
        <w:t>*</w:t>
      </w:r>
      <w:r w:rsidR="008F2E67" w:rsidRPr="00591445">
        <w:t>; Adam D. DeVore</w:t>
      </w:r>
      <w:r w:rsidR="003243EF" w:rsidRPr="00591445">
        <w:t xml:space="preserve"> </w:t>
      </w:r>
      <w:r w:rsidR="003243EF" w:rsidRPr="00591445">
        <w:rPr>
          <w:vertAlign w:val="superscript"/>
        </w:rPr>
        <w:t>4</w:t>
      </w:r>
      <w:r w:rsidR="003243EF" w:rsidRPr="00591445">
        <w:t xml:space="preserve"> and</w:t>
      </w:r>
      <w:r w:rsidR="0082550C" w:rsidRPr="00591445">
        <w:t xml:space="preserve"> Folkert W. Asselbergs</w:t>
      </w:r>
      <w:r w:rsidR="00504E97" w:rsidRPr="00591445">
        <w:rPr>
          <w:vertAlign w:val="superscript"/>
        </w:rPr>
        <w:t>3,</w:t>
      </w:r>
      <w:r w:rsidR="003243EF" w:rsidRPr="00591445">
        <w:rPr>
          <w:vertAlign w:val="superscript"/>
        </w:rPr>
        <w:t>5</w:t>
      </w:r>
    </w:p>
    <w:p w14:paraId="42019679" w14:textId="51F66C02" w:rsidR="008F2E67" w:rsidRPr="00591445" w:rsidRDefault="008F2E67" w:rsidP="00241D51"/>
    <w:p w14:paraId="1C78DF4C" w14:textId="295745C0" w:rsidR="003243EF" w:rsidRPr="00591445" w:rsidRDefault="0082550C" w:rsidP="00241D51">
      <w:pPr>
        <w:rPr>
          <w:rFonts w:eastAsia="Arial Unicode MS"/>
          <w:bdr w:val="none" w:sz="0" w:space="0" w:color="auto" w:frame="1"/>
        </w:rPr>
      </w:pPr>
      <w:r w:rsidRPr="00591445">
        <w:rPr>
          <w:rFonts w:eastAsia="Arial Unicode MS"/>
          <w:bdr w:val="none" w:sz="0" w:space="0" w:color="auto" w:frame="1"/>
          <w:vertAlign w:val="superscript"/>
        </w:rPr>
        <w:t>1</w:t>
      </w:r>
      <w:r w:rsidR="003243EF" w:rsidRPr="00591445">
        <w:rPr>
          <w:rFonts w:eastAsia="Arial Unicode MS"/>
          <w:bdr w:val="none" w:sz="0" w:space="0" w:color="auto" w:frame="1"/>
          <w:vertAlign w:val="superscript"/>
        </w:rPr>
        <w:t xml:space="preserve"> </w:t>
      </w:r>
      <w:r w:rsidR="00F3115C" w:rsidRPr="00591445">
        <w:rPr>
          <w:rFonts w:eastAsia="Arial Unicode MS"/>
          <w:bdr w:val="none" w:sz="0" w:space="0" w:color="auto" w:frame="1"/>
        </w:rPr>
        <w:t xml:space="preserve">University of Birmingham Institute of Cardiovascular Sciences, </w:t>
      </w:r>
      <w:r w:rsidR="003243EF" w:rsidRPr="00591445">
        <w:rPr>
          <w:rFonts w:eastAsia="Arial Unicode MS"/>
          <w:bdr w:val="none" w:sz="0" w:space="0" w:color="auto" w:frame="1"/>
        </w:rPr>
        <w:t>Medical School, Birmingham, B15 2TT, UK;</w:t>
      </w:r>
    </w:p>
    <w:p w14:paraId="1CD470DC" w14:textId="28ED84D5" w:rsidR="003243EF" w:rsidRPr="00591445" w:rsidRDefault="003243EF" w:rsidP="00241D51">
      <w:pPr>
        <w:rPr>
          <w:rFonts w:eastAsia="Arial Unicode MS"/>
          <w:bdr w:val="none" w:sz="0" w:space="0" w:color="auto" w:frame="1"/>
        </w:rPr>
      </w:pPr>
      <w:r w:rsidRPr="00591445">
        <w:rPr>
          <w:rFonts w:eastAsia="Arial Unicode MS"/>
          <w:bdr w:val="none" w:sz="0" w:space="0" w:color="auto" w:frame="1"/>
          <w:vertAlign w:val="superscript"/>
        </w:rPr>
        <w:t>2</w:t>
      </w:r>
      <w:r w:rsidRPr="00591445">
        <w:rPr>
          <w:rFonts w:eastAsia="Arial Unicode MS"/>
          <w:bdr w:val="none" w:sz="0" w:space="0" w:color="auto" w:frame="1"/>
        </w:rPr>
        <w:t xml:space="preserve"> Health Data Research UK Midlands, Institute for Translational Medicine, </w:t>
      </w:r>
      <w:r w:rsidR="00F3115C" w:rsidRPr="00591445">
        <w:rPr>
          <w:rFonts w:eastAsia="Arial Unicode MS"/>
          <w:bdr w:val="none" w:sz="0" w:space="0" w:color="auto" w:frame="1"/>
        </w:rPr>
        <w:t xml:space="preserve">University Hospitals Birmingham NHS Foundation Trust, </w:t>
      </w:r>
      <w:r w:rsidRPr="00591445">
        <w:rPr>
          <w:rFonts w:eastAsia="Arial Unicode MS"/>
          <w:bdr w:val="none" w:sz="0" w:space="0" w:color="auto" w:frame="1"/>
        </w:rPr>
        <w:t>Birmingham, B15 2GW, UK;</w:t>
      </w:r>
    </w:p>
    <w:p w14:paraId="4916DF86" w14:textId="5F26A58E" w:rsidR="003243EF" w:rsidRPr="00591445" w:rsidRDefault="003243EF" w:rsidP="00241D51">
      <w:pPr>
        <w:rPr>
          <w:rFonts w:eastAsia="Arial Unicode MS"/>
          <w:bdr w:val="none" w:sz="0" w:space="0" w:color="auto" w:frame="1"/>
          <w:vertAlign w:val="superscript"/>
        </w:rPr>
      </w:pPr>
      <w:r w:rsidRPr="00591445">
        <w:rPr>
          <w:rFonts w:eastAsia="Arial Unicode MS"/>
          <w:bdr w:val="none" w:sz="0" w:space="0" w:color="auto" w:frame="1"/>
          <w:vertAlign w:val="superscript"/>
        </w:rPr>
        <w:t xml:space="preserve">3 </w:t>
      </w:r>
      <w:r w:rsidRPr="00591445">
        <w:rPr>
          <w:rFonts w:eastAsia="Arial Unicode MS"/>
          <w:bdr w:val="none" w:sz="0" w:space="0" w:color="auto" w:frame="1"/>
        </w:rPr>
        <w:t xml:space="preserve">Department of Cardiology, Division of Heart &amp; Lungs, University Medical </w:t>
      </w:r>
      <w:proofErr w:type="spellStart"/>
      <w:r w:rsidRPr="00591445">
        <w:rPr>
          <w:rFonts w:eastAsia="Arial Unicode MS"/>
          <w:bdr w:val="none" w:sz="0" w:space="0" w:color="auto" w:frame="1"/>
        </w:rPr>
        <w:t>Center</w:t>
      </w:r>
      <w:proofErr w:type="spellEnd"/>
      <w:r w:rsidRPr="00591445">
        <w:rPr>
          <w:rFonts w:eastAsia="Arial Unicode MS"/>
          <w:bdr w:val="none" w:sz="0" w:space="0" w:color="auto" w:frame="1"/>
        </w:rPr>
        <w:t xml:space="preserve"> Utrecht, </w:t>
      </w:r>
      <w:proofErr w:type="spellStart"/>
      <w:r w:rsidRPr="00591445">
        <w:rPr>
          <w:rFonts w:eastAsia="Arial Unicode MS"/>
          <w:bdr w:val="none" w:sz="0" w:space="0" w:color="auto" w:frame="1"/>
        </w:rPr>
        <w:t>Heidelberglaan</w:t>
      </w:r>
      <w:proofErr w:type="spellEnd"/>
      <w:r w:rsidRPr="00591445">
        <w:rPr>
          <w:rFonts w:eastAsia="Arial Unicode MS"/>
          <w:bdr w:val="none" w:sz="0" w:space="0" w:color="auto" w:frame="1"/>
        </w:rPr>
        <w:t xml:space="preserve"> 8, 3584 CX , Utrecht, the Netherlands;</w:t>
      </w:r>
    </w:p>
    <w:p w14:paraId="7CEC0EE1" w14:textId="6A5A2DA7" w:rsidR="003243EF" w:rsidRPr="00591445" w:rsidRDefault="003243EF" w:rsidP="00241D51">
      <w:pPr>
        <w:rPr>
          <w:rFonts w:eastAsia="Arial Unicode MS"/>
          <w:bdr w:val="none" w:sz="0" w:space="0" w:color="auto" w:frame="1"/>
        </w:rPr>
      </w:pPr>
      <w:r w:rsidRPr="00591445">
        <w:rPr>
          <w:rFonts w:eastAsia="Arial Unicode MS"/>
          <w:bdr w:val="none" w:sz="0" w:space="0" w:color="auto" w:frame="1"/>
          <w:vertAlign w:val="superscript"/>
        </w:rPr>
        <w:t xml:space="preserve">4 </w:t>
      </w:r>
      <w:r w:rsidR="008F2E67" w:rsidRPr="00591445">
        <w:rPr>
          <w:rFonts w:eastAsia="Arial Unicode MS"/>
          <w:bdr w:val="none" w:sz="0" w:space="0" w:color="auto" w:frame="1"/>
        </w:rPr>
        <w:t>Division of Cardiology and Duke Clinical Research Institute, Duke University School of Medicine, Durham, NC</w:t>
      </w:r>
      <w:r w:rsidR="009E5355" w:rsidRPr="00591445">
        <w:rPr>
          <w:rFonts w:eastAsia="Arial Unicode MS"/>
          <w:bdr w:val="none" w:sz="0" w:space="0" w:color="auto" w:frame="1"/>
        </w:rPr>
        <w:t xml:space="preserve"> 27701, </w:t>
      </w:r>
      <w:r w:rsidR="0082550C" w:rsidRPr="00591445">
        <w:rPr>
          <w:rFonts w:eastAsia="Arial Unicode MS"/>
          <w:bdr w:val="none" w:sz="0" w:space="0" w:color="auto" w:frame="1"/>
        </w:rPr>
        <w:t xml:space="preserve">USA; </w:t>
      </w:r>
    </w:p>
    <w:p w14:paraId="759A7093" w14:textId="29A74DD6" w:rsidR="008F2E67" w:rsidRPr="00591445" w:rsidRDefault="003243EF" w:rsidP="00241D51">
      <w:pPr>
        <w:rPr>
          <w:rFonts w:eastAsia="Arial Unicode MS"/>
          <w:bdr w:val="none" w:sz="0" w:space="0" w:color="auto" w:frame="1"/>
        </w:rPr>
      </w:pPr>
      <w:r w:rsidRPr="00591445">
        <w:rPr>
          <w:rFonts w:eastAsia="Arial Unicode MS"/>
          <w:bdr w:val="none" w:sz="0" w:space="0" w:color="auto" w:frame="1"/>
          <w:vertAlign w:val="superscript"/>
        </w:rPr>
        <w:t xml:space="preserve">5 </w:t>
      </w:r>
      <w:r w:rsidR="0082550C" w:rsidRPr="00591445">
        <w:rPr>
          <w:rFonts w:eastAsia="Arial Unicode MS"/>
          <w:bdr w:val="none" w:sz="0" w:space="0" w:color="auto" w:frame="1"/>
        </w:rPr>
        <w:t xml:space="preserve">Institute of Cardiovascular Science and Institute of Health Informatics, Faculty of Population Health Sciences, University College London, </w:t>
      </w:r>
      <w:r w:rsidR="009E5355" w:rsidRPr="00591445">
        <w:rPr>
          <w:rFonts w:eastAsia="Arial Unicode MS"/>
          <w:bdr w:val="none" w:sz="0" w:space="0" w:color="auto" w:frame="1"/>
        </w:rPr>
        <w:t>London</w:t>
      </w:r>
      <w:r w:rsidR="0082550C" w:rsidRPr="00591445">
        <w:rPr>
          <w:rFonts w:eastAsia="Arial Unicode MS"/>
          <w:bdr w:val="none" w:sz="0" w:space="0" w:color="auto" w:frame="1"/>
        </w:rPr>
        <w:t>, NW1 2DA, UK</w:t>
      </w:r>
      <w:r w:rsidR="009E5355" w:rsidRPr="00591445">
        <w:rPr>
          <w:rFonts w:eastAsia="Arial Unicode MS"/>
          <w:bdr w:val="none" w:sz="0" w:space="0" w:color="auto" w:frame="1"/>
        </w:rPr>
        <w:t>.</w:t>
      </w:r>
    </w:p>
    <w:p w14:paraId="396AD9F8" w14:textId="5338E0F3" w:rsidR="008F2E67" w:rsidRPr="00591445" w:rsidRDefault="008F2E67" w:rsidP="00241D51">
      <w:pPr>
        <w:rPr>
          <w:rFonts w:eastAsia="Arial Unicode MS"/>
          <w:bdr w:val="none" w:sz="0" w:space="0" w:color="auto" w:frame="1"/>
        </w:rPr>
      </w:pPr>
    </w:p>
    <w:p w14:paraId="20CB141F" w14:textId="026FDE2E" w:rsidR="008F2E67" w:rsidRPr="00591445" w:rsidRDefault="008F2E67" w:rsidP="00241D51">
      <w:pPr>
        <w:rPr>
          <w:rFonts w:eastAsia="Arial Unicode MS"/>
          <w:bdr w:val="none" w:sz="0" w:space="0" w:color="auto" w:frame="1"/>
        </w:rPr>
      </w:pPr>
      <w:r w:rsidRPr="00591445">
        <w:rPr>
          <w:rFonts w:eastAsia="Arial Unicode MS"/>
          <w:b/>
          <w:bCs/>
          <w:bdr w:val="none" w:sz="0" w:space="0" w:color="auto" w:frame="1"/>
        </w:rPr>
        <w:t xml:space="preserve">Corresponding author: </w:t>
      </w:r>
      <w:r w:rsidR="009E5355" w:rsidRPr="00591445">
        <w:rPr>
          <w:rFonts w:eastAsia="Arial Unicode MS"/>
          <w:bdr w:val="none" w:sz="0" w:space="0" w:color="auto" w:frame="1"/>
        </w:rPr>
        <w:t>Prof</w:t>
      </w:r>
      <w:r w:rsidR="009E5355" w:rsidRPr="00591445">
        <w:t xml:space="preserve"> </w:t>
      </w:r>
      <w:r w:rsidR="00504E97" w:rsidRPr="00591445">
        <w:t>Dipak Kotecha</w:t>
      </w:r>
      <w:r w:rsidR="009E5355" w:rsidRPr="00591445">
        <w:t xml:space="preserve"> FESC</w:t>
      </w:r>
    </w:p>
    <w:p w14:paraId="29CF9C4A" w14:textId="41F1E7A0" w:rsidR="008F2E67" w:rsidRPr="00591445" w:rsidRDefault="009E5355" w:rsidP="00241D51">
      <w:pPr>
        <w:rPr>
          <w:rFonts w:eastAsia="Arial Unicode MS"/>
          <w:bdr w:val="none" w:sz="0" w:space="0" w:color="auto" w:frame="1"/>
        </w:rPr>
      </w:pPr>
      <w:r w:rsidRPr="00591445">
        <w:rPr>
          <w:rFonts w:eastAsia="Arial Unicode MS"/>
          <w:bdr w:val="none" w:sz="0" w:space="0" w:color="auto" w:frame="1"/>
        </w:rPr>
        <w:t xml:space="preserve">Institute of Cardiovascular Sciences, Medical School, Vincent Drive, University of Birmingham, Birmingham, B15 2TT, UK; </w:t>
      </w:r>
      <w:r w:rsidR="008F2E67" w:rsidRPr="00591445">
        <w:rPr>
          <w:rFonts w:eastAsia="Arial Unicode MS"/>
          <w:bdr w:val="none" w:sz="0" w:space="0" w:color="auto" w:frame="1"/>
        </w:rPr>
        <w:t xml:space="preserve">E-mail: </w:t>
      </w:r>
      <w:hyperlink r:id="rId8" w:history="1">
        <w:r w:rsidR="00953D29" w:rsidRPr="00591445">
          <w:rPr>
            <w:rStyle w:val="Hyperlink"/>
            <w:rFonts w:eastAsia="Arial Unicode MS"/>
            <w:bdr w:val="none" w:sz="0" w:space="0" w:color="auto" w:frame="1"/>
          </w:rPr>
          <w:t>d.kotecha@bham.ac.uk</w:t>
        </w:r>
      </w:hyperlink>
    </w:p>
    <w:p w14:paraId="5856EA7A" w14:textId="4585F572" w:rsidR="00A26E36" w:rsidRPr="00591445" w:rsidRDefault="00A26E36" w:rsidP="00241D51">
      <w:pPr>
        <w:rPr>
          <w:rFonts w:eastAsia="Arial Unicode MS"/>
          <w:bdr w:val="none" w:sz="0" w:space="0" w:color="auto" w:frame="1"/>
        </w:rPr>
      </w:pPr>
    </w:p>
    <w:p w14:paraId="13DDE53A" w14:textId="77777777" w:rsidR="009E5355" w:rsidRPr="00591445" w:rsidRDefault="00A26E36" w:rsidP="00241D51">
      <w:pPr>
        <w:rPr>
          <w:rFonts w:eastAsia="Arial Unicode MS"/>
          <w:bdr w:val="none" w:sz="0" w:space="0" w:color="auto" w:frame="1"/>
        </w:rPr>
      </w:pPr>
      <w:r w:rsidRPr="00591445">
        <w:rPr>
          <w:rFonts w:eastAsia="MS PGothic"/>
          <w:b/>
          <w:bCs/>
          <w:iCs/>
        </w:rPr>
        <w:t xml:space="preserve">Key words: </w:t>
      </w:r>
      <w:r w:rsidR="00504E97" w:rsidRPr="00591445">
        <w:rPr>
          <w:rFonts w:eastAsia="Arial Unicode MS"/>
        </w:rPr>
        <w:t xml:space="preserve">Clinical trials, Drug development, Heart disease, </w:t>
      </w:r>
      <w:r w:rsidR="00504E97" w:rsidRPr="00591445">
        <w:rPr>
          <w:rFonts w:eastAsia="Arial Unicode MS"/>
          <w:bdr w:val="none" w:sz="0" w:space="0" w:color="auto" w:frame="1"/>
        </w:rPr>
        <w:t>Cardiovascular medicine, Digital health</w:t>
      </w:r>
    </w:p>
    <w:p w14:paraId="4DE0E50D" w14:textId="77777777" w:rsidR="00953D29" w:rsidRPr="00591445" w:rsidRDefault="00953D29" w:rsidP="00241D51">
      <w:pPr>
        <w:rPr>
          <w:rFonts w:eastAsia="MS PGothic"/>
          <w:b/>
        </w:rPr>
      </w:pPr>
    </w:p>
    <w:p w14:paraId="42319288" w14:textId="46A2D9B3" w:rsidR="00A26E36" w:rsidRPr="00591445" w:rsidRDefault="00A26E36" w:rsidP="00241D51">
      <w:pPr>
        <w:rPr>
          <w:rFonts w:eastAsia="Arial Unicode MS"/>
          <w:bdr w:val="none" w:sz="0" w:space="0" w:color="auto" w:frame="1"/>
        </w:rPr>
      </w:pPr>
      <w:r w:rsidRPr="00591445">
        <w:rPr>
          <w:rFonts w:eastAsia="MS PGothic"/>
          <w:b/>
        </w:rPr>
        <w:t xml:space="preserve">Word count: </w:t>
      </w:r>
      <w:r w:rsidR="00A12C10" w:rsidRPr="00591445">
        <w:rPr>
          <w:rFonts w:eastAsia="MS PGothic"/>
        </w:rPr>
        <w:t>1474</w:t>
      </w:r>
      <w:r w:rsidR="007B279D" w:rsidRPr="00591445">
        <w:rPr>
          <w:rFonts w:eastAsia="MS PGothic"/>
        </w:rPr>
        <w:t xml:space="preserve"> </w:t>
      </w:r>
    </w:p>
    <w:p w14:paraId="7B0E253B" w14:textId="77777777" w:rsidR="009E5355" w:rsidRPr="00591445" w:rsidRDefault="009E5355" w:rsidP="00241D51">
      <w:pPr>
        <w:rPr>
          <w:rFonts w:eastAsia="Calibri"/>
        </w:rPr>
      </w:pPr>
      <w:r w:rsidRPr="00591445">
        <w:rPr>
          <w:rFonts w:eastAsia="Calibri"/>
        </w:rPr>
        <w:br w:type="page"/>
      </w:r>
    </w:p>
    <w:p w14:paraId="7B2EC9B1" w14:textId="2391E277" w:rsidR="00213B57" w:rsidRPr="00591445" w:rsidRDefault="00735C9B" w:rsidP="00241D51">
      <w:pPr>
        <w:pStyle w:val="Heading1"/>
        <w:rPr>
          <w:rFonts w:eastAsia="Calibri"/>
        </w:rPr>
      </w:pPr>
      <w:r w:rsidRPr="00591445">
        <w:rPr>
          <w:rFonts w:eastAsia="Calibri"/>
        </w:rPr>
        <w:lastRenderedPageBreak/>
        <w:t>A new digital paradigm</w:t>
      </w:r>
    </w:p>
    <w:p w14:paraId="0B876C4E" w14:textId="2966E333" w:rsidR="00A26E36" w:rsidRPr="00591445" w:rsidRDefault="00213B57" w:rsidP="00241D51">
      <w:pPr>
        <w:rPr>
          <w:rFonts w:eastAsia="Calibri"/>
        </w:rPr>
      </w:pPr>
      <w:r w:rsidRPr="00591445">
        <w:rPr>
          <w:rFonts w:eastAsia="Calibri"/>
        </w:rPr>
        <w:t xml:space="preserve">Digital innovation, and the increasing ability </w:t>
      </w:r>
      <w:r w:rsidR="00856891" w:rsidRPr="00591445">
        <w:rPr>
          <w:rFonts w:eastAsia="Calibri"/>
        </w:rPr>
        <w:t xml:space="preserve">for easier </w:t>
      </w:r>
      <w:r w:rsidR="008472B5" w:rsidRPr="00591445">
        <w:rPr>
          <w:rFonts w:eastAsia="Calibri"/>
        </w:rPr>
        <w:t>application</w:t>
      </w:r>
      <w:r w:rsidRPr="00591445">
        <w:rPr>
          <w:rFonts w:eastAsia="Calibri"/>
        </w:rPr>
        <w:t xml:space="preserve">, </w:t>
      </w:r>
      <w:r w:rsidR="008472B5" w:rsidRPr="00591445">
        <w:rPr>
          <w:rFonts w:eastAsia="Calibri"/>
        </w:rPr>
        <w:t xml:space="preserve">are </w:t>
      </w:r>
      <w:r w:rsidRPr="00591445">
        <w:rPr>
          <w:rFonts w:eastAsia="Calibri"/>
        </w:rPr>
        <w:t xml:space="preserve">transforming our daily lives. </w:t>
      </w:r>
      <w:r w:rsidR="000938DA" w:rsidRPr="00591445">
        <w:rPr>
          <w:rFonts w:eastAsia="Calibri"/>
        </w:rPr>
        <w:t>This transformation is being driven by rapid changes in technology but also consumerism.</w:t>
      </w:r>
      <w:r w:rsidRPr="00591445">
        <w:rPr>
          <w:rFonts w:eastAsia="Calibri"/>
        </w:rPr>
        <w:t xml:space="preserve"> Whilst there is a </w:t>
      </w:r>
      <w:r w:rsidR="008472B5" w:rsidRPr="00591445">
        <w:rPr>
          <w:rFonts w:eastAsia="Calibri"/>
        </w:rPr>
        <w:t xml:space="preserve">clear </w:t>
      </w:r>
      <w:r w:rsidRPr="00591445">
        <w:rPr>
          <w:rFonts w:eastAsia="Calibri"/>
        </w:rPr>
        <w:t xml:space="preserve">opportunity to apply these </w:t>
      </w:r>
      <w:r w:rsidR="00320065" w:rsidRPr="00591445">
        <w:rPr>
          <w:rFonts w:eastAsia="Calibri"/>
        </w:rPr>
        <w:t>innovations</w:t>
      </w:r>
      <w:r w:rsidRPr="00591445">
        <w:rPr>
          <w:rFonts w:eastAsia="Calibri"/>
        </w:rPr>
        <w:t xml:space="preserve"> to clinical research, advances here have been much slower.  There is a need </w:t>
      </w:r>
      <w:r w:rsidR="000938DA" w:rsidRPr="00591445">
        <w:rPr>
          <w:rFonts w:eastAsia="Calibri"/>
        </w:rPr>
        <w:t xml:space="preserve">for relevant stakeholders to embrace digital innovation and </w:t>
      </w:r>
      <w:r w:rsidRPr="00591445">
        <w:rPr>
          <w:rFonts w:eastAsia="Calibri"/>
        </w:rPr>
        <w:t xml:space="preserve">to balance </w:t>
      </w:r>
      <w:r w:rsidR="000938DA" w:rsidRPr="00591445">
        <w:rPr>
          <w:rFonts w:eastAsia="Calibri"/>
        </w:rPr>
        <w:t xml:space="preserve">it </w:t>
      </w:r>
      <w:r w:rsidRPr="00591445">
        <w:rPr>
          <w:rFonts w:eastAsia="Calibri"/>
        </w:rPr>
        <w:t xml:space="preserve">with research governance, security of patient information, </w:t>
      </w:r>
      <w:r w:rsidR="00780984" w:rsidRPr="00591445">
        <w:rPr>
          <w:rFonts w:eastAsia="Calibri"/>
        </w:rPr>
        <w:t>trustwor</w:t>
      </w:r>
      <w:r w:rsidR="005D2956" w:rsidRPr="00591445">
        <w:rPr>
          <w:rFonts w:eastAsia="Calibri"/>
        </w:rPr>
        <w:t xml:space="preserve">thiness, </w:t>
      </w:r>
      <w:r w:rsidRPr="00591445">
        <w:rPr>
          <w:rFonts w:eastAsia="Calibri"/>
        </w:rPr>
        <w:t xml:space="preserve">and a social </w:t>
      </w:r>
      <w:r w:rsidR="00780984" w:rsidRPr="00591445">
        <w:rPr>
          <w:rFonts w:eastAsia="Calibri"/>
        </w:rPr>
        <w:t xml:space="preserve">license </w:t>
      </w:r>
      <w:r w:rsidRPr="00591445">
        <w:rPr>
          <w:rFonts w:eastAsia="Calibri"/>
        </w:rPr>
        <w:t>to use these techniques in health research.</w:t>
      </w:r>
      <w:r w:rsidR="006767BA" w:rsidRPr="00591445">
        <w:rPr>
          <w:rFonts w:eastAsia="Calibri"/>
        </w:rPr>
        <w:fldChar w:fldCharType="begin"/>
      </w:r>
      <w:r w:rsidR="009234E4" w:rsidRPr="00591445">
        <w:rPr>
          <w:rFonts w:eastAsia="Calibri"/>
        </w:rPr>
        <w:instrText xml:space="preserve"> ADDIN EN.CITE &lt;EndNote&gt;&lt;Cite&gt;&lt;Author&gt;Kotecha&lt;/Author&gt;&lt;Year&gt;2022&lt;/Year&gt;&lt;RecNum&gt;3292&lt;/RecNum&gt;&lt;DisplayText&gt;&lt;style face="superscript"&gt;1&lt;/style&gt;&lt;/DisplayText&gt;&lt;record&gt;&lt;rec-number&gt;3292&lt;/rec-number&gt;&lt;foreign-keys&gt;&lt;key app="EN" db-id="t2fd2p90bzwszpef9f45vfw9rrfvx2tx2w2a" timestamp="1661245818"&gt;3292&lt;/key&gt;&lt;/foreign-keys&gt;&lt;ref-type name="Journal Article"&gt;17&lt;/ref-type&gt;&lt;contributors&gt;&lt;authors&gt;&lt;author&gt;Kotecha, D.&lt;/author&gt;&lt;author&gt;Asselbergs, F. W.&lt;/author&gt;&lt;author&gt;European Society of Cardiology,&lt;/author&gt;&lt;author&gt;BigData@Heart consortium,&lt;/author&gt;&lt;author&gt;CODE-EHR international consensus group,&lt;/author&gt;&lt;/authors&gt;&lt;/contributors&gt;&lt;titles&gt;&lt;title&gt;CODE-EHR best practice framework for the use of structured electronic healthcare records in clinical research&lt;/title&gt;&lt;secondary-title&gt;Eur Heart J&lt;/secondary-title&gt;&lt;/titles&gt;&lt;periodical&gt;&lt;full-title&gt;Eur Heart J&lt;/full-title&gt;&lt;abbr-1&gt;European heart journal&lt;/abbr-1&gt;&lt;/periodical&gt;&lt;pages&gt; DOI: 10.1093/eurheartj/ehac426&lt;/pages&gt;&lt;dates&gt;&lt;year&gt;2022&lt;/year&gt;&lt;/dates&gt;&lt;urls&gt;&lt;/urls&gt;&lt;/record&gt;&lt;/Cite&gt;&lt;/EndNote&gt;</w:instrText>
      </w:r>
      <w:r w:rsidR="006767BA" w:rsidRPr="00591445">
        <w:rPr>
          <w:rFonts w:eastAsia="Calibri"/>
        </w:rPr>
        <w:fldChar w:fldCharType="separate"/>
      </w:r>
      <w:r w:rsidR="006767BA" w:rsidRPr="00591445">
        <w:rPr>
          <w:rFonts w:eastAsia="Calibri"/>
          <w:noProof/>
          <w:vertAlign w:val="superscript"/>
        </w:rPr>
        <w:t>1</w:t>
      </w:r>
      <w:r w:rsidR="006767BA" w:rsidRPr="00591445">
        <w:rPr>
          <w:rFonts w:eastAsia="Calibri"/>
        </w:rPr>
        <w:fldChar w:fldCharType="end"/>
      </w:r>
      <w:r w:rsidRPr="00591445">
        <w:rPr>
          <w:rFonts w:eastAsia="Calibri"/>
        </w:rPr>
        <w:t xml:space="preserve">  </w:t>
      </w:r>
      <w:r w:rsidR="009E5355" w:rsidRPr="00591445">
        <w:rPr>
          <w:rFonts w:eastAsia="Calibri"/>
        </w:rPr>
        <w:t xml:space="preserve">Changes are </w:t>
      </w:r>
      <w:r w:rsidR="00305D89" w:rsidRPr="00591445">
        <w:rPr>
          <w:rFonts w:eastAsia="Calibri"/>
        </w:rPr>
        <w:t>required</w:t>
      </w:r>
      <w:r w:rsidRPr="00591445">
        <w:rPr>
          <w:rFonts w:eastAsia="Calibri"/>
        </w:rPr>
        <w:t xml:space="preserve"> to rapidly accelerate </w:t>
      </w:r>
      <w:r w:rsidR="00320065" w:rsidRPr="00591445">
        <w:rPr>
          <w:rFonts w:eastAsia="Calibri"/>
        </w:rPr>
        <w:t>advancements</w:t>
      </w:r>
      <w:r w:rsidRPr="00591445">
        <w:rPr>
          <w:rFonts w:eastAsia="Calibri"/>
        </w:rPr>
        <w:t xml:space="preserve"> in cardiovascular </w:t>
      </w:r>
      <w:r w:rsidR="00422323" w:rsidRPr="00591445">
        <w:rPr>
          <w:rFonts w:eastAsia="Calibri"/>
        </w:rPr>
        <w:t xml:space="preserve">diseases </w:t>
      </w:r>
      <w:r w:rsidR="009E5355" w:rsidRPr="00591445">
        <w:rPr>
          <w:rFonts w:eastAsia="Calibri"/>
        </w:rPr>
        <w:t>(</w:t>
      </w:r>
      <w:r w:rsidR="00422323" w:rsidRPr="00591445">
        <w:rPr>
          <w:rFonts w:eastAsia="Calibri"/>
        </w:rPr>
        <w:t>and</w:t>
      </w:r>
      <w:r w:rsidRPr="00591445">
        <w:rPr>
          <w:rFonts w:eastAsia="Calibri"/>
        </w:rPr>
        <w:t xml:space="preserve"> </w:t>
      </w:r>
      <w:r w:rsidR="00DD6F31" w:rsidRPr="00591445">
        <w:rPr>
          <w:rFonts w:eastAsia="Calibri"/>
        </w:rPr>
        <w:t>reverse</w:t>
      </w:r>
      <w:r w:rsidRPr="00591445">
        <w:rPr>
          <w:rFonts w:eastAsia="Calibri"/>
        </w:rPr>
        <w:t xml:space="preserve"> withdrawal of industry investment</w:t>
      </w:r>
      <w:r w:rsidR="009E5355" w:rsidRPr="00591445">
        <w:rPr>
          <w:rFonts w:eastAsia="Calibri"/>
        </w:rPr>
        <w:t>)</w:t>
      </w:r>
      <w:r w:rsidR="000E30B6" w:rsidRPr="00591445">
        <w:rPr>
          <w:rFonts w:eastAsia="Calibri"/>
        </w:rPr>
        <w:t xml:space="preserve">, based on more </w:t>
      </w:r>
      <w:r w:rsidR="00422323" w:rsidRPr="00591445">
        <w:rPr>
          <w:rFonts w:eastAsia="Calibri"/>
        </w:rPr>
        <w:t>efficien</w:t>
      </w:r>
      <w:r w:rsidR="000E30B6" w:rsidRPr="00591445">
        <w:rPr>
          <w:rFonts w:eastAsia="Calibri"/>
        </w:rPr>
        <w:t xml:space="preserve">t </w:t>
      </w:r>
      <w:r w:rsidRPr="00591445">
        <w:rPr>
          <w:rFonts w:eastAsia="Calibri"/>
        </w:rPr>
        <w:t>cardiovascular outcome trials</w:t>
      </w:r>
      <w:r w:rsidR="000E30B6" w:rsidRPr="00591445">
        <w:rPr>
          <w:rFonts w:eastAsia="Calibri"/>
        </w:rPr>
        <w:t xml:space="preserve"> which remain the bedrock of our discipline.</w:t>
      </w:r>
      <w:r w:rsidRPr="00591445">
        <w:rPr>
          <w:rFonts w:eastAsia="Calibri"/>
        </w:rPr>
        <w:t xml:space="preserve">  In this viewpoint, we highlight the need for a paradigm change to reinitialise large-scale pragmatic </w:t>
      </w:r>
      <w:r w:rsidR="00DD6F31" w:rsidRPr="00591445">
        <w:rPr>
          <w:rFonts w:eastAsia="Calibri"/>
        </w:rPr>
        <w:t xml:space="preserve">cardiovascular </w:t>
      </w:r>
      <w:r w:rsidRPr="00591445">
        <w:rPr>
          <w:rFonts w:eastAsia="Calibri"/>
        </w:rPr>
        <w:t xml:space="preserve">trials.  A modern </w:t>
      </w:r>
      <w:r w:rsidR="00216E19" w:rsidRPr="00591445">
        <w:rPr>
          <w:rFonts w:eastAsia="Calibri"/>
        </w:rPr>
        <w:t xml:space="preserve">clinical </w:t>
      </w:r>
      <w:r w:rsidRPr="00591445">
        <w:rPr>
          <w:rFonts w:eastAsia="Calibri"/>
        </w:rPr>
        <w:t xml:space="preserve">trials pipeline can </w:t>
      </w:r>
      <w:r w:rsidR="00DD6F31" w:rsidRPr="00591445">
        <w:rPr>
          <w:rFonts w:eastAsia="Calibri"/>
        </w:rPr>
        <w:t>use</w:t>
      </w:r>
      <w:r w:rsidRPr="00591445">
        <w:rPr>
          <w:rFonts w:eastAsia="Calibri"/>
        </w:rPr>
        <w:t xml:space="preserve"> digital </w:t>
      </w:r>
      <w:r w:rsidR="00DD6F31" w:rsidRPr="00591445">
        <w:rPr>
          <w:rFonts w:eastAsia="Calibri"/>
        </w:rPr>
        <w:t xml:space="preserve">methods to improve </w:t>
      </w:r>
      <w:r w:rsidRPr="00591445">
        <w:rPr>
          <w:rFonts w:eastAsia="Calibri"/>
        </w:rPr>
        <w:t>screening and recruitment of participants, the processes within trials, and the ascertainment of outcomes</w:t>
      </w:r>
      <w:r w:rsidR="00312718" w:rsidRPr="00591445">
        <w:rPr>
          <w:rFonts w:eastAsia="Calibri"/>
        </w:rPr>
        <w:t>.</w:t>
      </w:r>
      <w:r w:rsidR="00FE14E7" w:rsidRPr="00591445">
        <w:rPr>
          <w:rFonts w:eastAsia="Calibri"/>
        </w:rPr>
        <w:t xml:space="preserve"> </w:t>
      </w:r>
      <w:r w:rsidR="00F5762E" w:rsidRPr="00591445">
        <w:rPr>
          <w:rFonts w:eastAsia="Calibri"/>
        </w:rPr>
        <w:t xml:space="preserve"> </w:t>
      </w:r>
      <w:r w:rsidR="00514331" w:rsidRPr="00591445">
        <w:rPr>
          <w:rFonts w:eastAsia="Calibri"/>
        </w:rPr>
        <w:t xml:space="preserve">Patient and public involvement </w:t>
      </w:r>
      <w:r w:rsidR="00A47BFA" w:rsidRPr="00591445">
        <w:rPr>
          <w:rFonts w:eastAsia="Calibri"/>
        </w:rPr>
        <w:t xml:space="preserve">in the design and running of trials can </w:t>
      </w:r>
      <w:r w:rsidR="00BA7E50" w:rsidRPr="00591445">
        <w:rPr>
          <w:rFonts w:eastAsia="Calibri"/>
        </w:rPr>
        <w:t xml:space="preserve">enhance </w:t>
      </w:r>
      <w:r w:rsidR="001821E1" w:rsidRPr="00591445">
        <w:rPr>
          <w:rFonts w:eastAsia="Calibri"/>
        </w:rPr>
        <w:t xml:space="preserve">relevance, </w:t>
      </w:r>
      <w:r w:rsidR="00BA7E50" w:rsidRPr="00591445">
        <w:rPr>
          <w:rFonts w:eastAsia="Calibri"/>
        </w:rPr>
        <w:t xml:space="preserve">quality and </w:t>
      </w:r>
      <w:r w:rsidR="005F3D72" w:rsidRPr="00591445">
        <w:rPr>
          <w:rFonts w:eastAsia="Calibri"/>
        </w:rPr>
        <w:t>output.</w:t>
      </w:r>
      <w:r w:rsidR="005F3D72" w:rsidRPr="00591445">
        <w:rPr>
          <w:rFonts w:eastAsia="Calibri"/>
        </w:rPr>
        <w:fldChar w:fldCharType="begin"/>
      </w:r>
      <w:r w:rsidR="00B7332F" w:rsidRPr="00591445">
        <w:rPr>
          <w:rFonts w:eastAsia="Calibri"/>
        </w:rPr>
        <w:instrText xml:space="preserve"> ADDIN EN.CITE &lt;EndNote&gt;&lt;Cite&gt;&lt;Author&gt;Bunting&lt;/Author&gt;&lt;Year&gt;2021&lt;/Year&gt;&lt;RecNum&gt;3098&lt;/RecNum&gt;&lt;DisplayText&gt;&lt;style face="superscript"&gt;2&lt;/style&gt;&lt;/DisplayText&gt;&lt;record&gt;&lt;rec-number&gt;3098&lt;/rec-number&gt;&lt;foreign-keys&gt;&lt;key app="EN" db-id="t2fd2p90bzwszpef9f45vfw9rrfvx2tx2w2a" timestamp="1615391852"&gt;3098&lt;/key&gt;&lt;/foreign-keys&gt;&lt;ref-type name="Journal Article"&gt;17&lt;/ref-type&gt;&lt;contributors&gt;&lt;authors&gt;&lt;author&gt;Bunting, K. V.&lt;/author&gt;&lt;author&gt;Stanbury, M.&lt;/author&gt;&lt;author&gt;Tica, O.&lt;/author&gt;&lt;author&gt;Kotecha, D.&lt;/author&gt;&lt;/authors&gt;&lt;/contributors&gt;&lt;auth-address&gt;Cardiac Physiologist &amp;amp; Postdoctoral Fellow, University of Birmingham &amp;amp; University Hospitals Birmingham NHS Foundation Trust, Birmingham, UK.&amp;#xD;Lead for the Patient &amp;amp; Public Involvement Team, RATE-AF trial.&amp;#xD;Cardiologist &amp;amp; Postdoctoral Fellow, University of Birmingham, Birmingham, UK.&amp;#xD;Professor of Cardiology, Institute of Cardiovascular Sciences, University of Birmingham &amp;amp; University Hospitals Birmingham NHS Foundation Trust, Vincent Drive, Birmingham B15 2TT, UK.&lt;/auth-address&gt;&lt;titles&gt;&lt;title&gt;Transforming clinical research by involving and empowering patients- the RATE-AF randomized trial&lt;/title&gt;&lt;secondary-title&gt;Eur Heart J&lt;/secondary-title&gt;&lt;/titles&gt;&lt;periodical&gt;&lt;full-title&gt;Eur Heart J&lt;/full-title&gt;&lt;abbr-1&gt;European heart journal&lt;/abbr-1&gt;&lt;/periodical&gt;&lt;pages&gt;2411-2414&lt;/pages&gt;&lt;volume&gt;42&lt;/volume&gt;&lt;number&gt;25&lt;/number&gt;&lt;edition&gt;2021/03/04&lt;/edition&gt;&lt;dates&gt;&lt;year&gt;2021&lt;/year&gt;&lt;pub-dates&gt;&lt;date&gt;Jul 1&lt;/date&gt;&lt;/pub-dates&gt;&lt;/dates&gt;&lt;isbn&gt;1522-9645 (Electronic)&amp;#xD;0195-668X (Linking)&lt;/isbn&gt;&lt;accession-num&gt;33655299&lt;/accession-num&gt;&lt;urls&gt;&lt;related-urls&gt;&lt;url&gt;https://www.ncbi.nlm.nih.gov/pubmed/33655299&lt;/url&gt;&lt;/related-urls&gt;&lt;/urls&gt;&lt;custom2&gt;PMC8248994&lt;/custom2&gt;&lt;electronic-resource-num&gt;10.1093/eurheartj/ehab098&lt;/electronic-resource-num&gt;&lt;remote-database-provider&gt;NLM&lt;/remote-database-provider&gt;&lt;language&gt;eng&lt;/language&gt;&lt;/record&gt;&lt;/Cite&gt;&lt;/EndNote&gt;</w:instrText>
      </w:r>
      <w:r w:rsidR="005F3D72" w:rsidRPr="00591445">
        <w:rPr>
          <w:rFonts w:eastAsia="Calibri"/>
        </w:rPr>
        <w:fldChar w:fldCharType="separate"/>
      </w:r>
      <w:r w:rsidR="00B7332F" w:rsidRPr="00591445">
        <w:rPr>
          <w:rFonts w:eastAsia="Calibri"/>
          <w:noProof/>
          <w:vertAlign w:val="superscript"/>
        </w:rPr>
        <w:t>2</w:t>
      </w:r>
      <w:r w:rsidR="005F3D72" w:rsidRPr="00591445">
        <w:rPr>
          <w:rFonts w:eastAsia="Calibri"/>
        </w:rPr>
        <w:fldChar w:fldCharType="end"/>
      </w:r>
      <w:r w:rsidR="00A47BFA" w:rsidRPr="00591445">
        <w:rPr>
          <w:rFonts w:eastAsia="Calibri"/>
        </w:rPr>
        <w:t xml:space="preserve">  </w:t>
      </w:r>
      <w:r w:rsidRPr="00591445">
        <w:rPr>
          <w:rFonts w:eastAsia="Calibri"/>
        </w:rPr>
        <w:t>Without an attempt towards structured change, the increasing burden of administration and high cost</w:t>
      </w:r>
      <w:r w:rsidR="003A5625" w:rsidRPr="00591445">
        <w:rPr>
          <w:rFonts w:eastAsia="Calibri"/>
        </w:rPr>
        <w:fldChar w:fldCharType="begin">
          <w:fldData xml:space="preserve">PEVuZE5vdGU+PENpdGU+PEF1dGhvcj5Nb29yZTwvQXV0aG9yPjxZZWFyPjIwMjA8L1llYXI+PFJl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=
</w:fldData>
        </w:fldChar>
      </w:r>
      <w:r w:rsidR="00B7332F" w:rsidRPr="00591445">
        <w:rPr>
          <w:rFonts w:eastAsia="Calibri"/>
        </w:rPr>
        <w:instrText xml:space="preserve"> ADDIN EN.CITE </w:instrText>
      </w:r>
      <w:r w:rsidR="00B7332F" w:rsidRPr="00591445">
        <w:rPr>
          <w:rFonts w:eastAsia="Calibri"/>
        </w:rPr>
        <w:fldChar w:fldCharType="begin">
          <w:fldData xml:space="preserve">PEVuZE5vdGU+PENpdGU+PEF1dGhvcj5Nb29yZTwvQXV0aG9yPjxZZWFyPjIwMjA8L1llYXI+PFJl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=
</w:fldData>
        </w:fldChar>
      </w:r>
      <w:r w:rsidR="00B7332F" w:rsidRPr="00591445">
        <w:rPr>
          <w:rFonts w:eastAsia="Calibri"/>
        </w:rPr>
        <w:instrText xml:space="preserve"> ADDIN EN.CITE.DATA </w:instrText>
      </w:r>
      <w:r w:rsidR="00B7332F" w:rsidRPr="00591445">
        <w:rPr>
          <w:rFonts w:eastAsia="Calibri"/>
        </w:rPr>
      </w:r>
      <w:r w:rsidR="00B7332F" w:rsidRPr="00591445">
        <w:rPr>
          <w:rFonts w:eastAsia="Calibri"/>
        </w:rPr>
        <w:fldChar w:fldCharType="end"/>
      </w:r>
      <w:r w:rsidR="003A5625" w:rsidRPr="00591445">
        <w:rPr>
          <w:rFonts w:eastAsia="Calibri"/>
        </w:rPr>
      </w:r>
      <w:r w:rsidR="003A5625" w:rsidRPr="00591445">
        <w:rPr>
          <w:rFonts w:eastAsia="Calibri"/>
        </w:rPr>
        <w:fldChar w:fldCharType="separate"/>
      </w:r>
      <w:r w:rsidR="00B7332F" w:rsidRPr="00591445">
        <w:rPr>
          <w:rFonts w:eastAsia="Calibri"/>
          <w:noProof/>
          <w:vertAlign w:val="superscript"/>
        </w:rPr>
        <w:t>3</w:t>
      </w:r>
      <w:r w:rsidR="003A5625" w:rsidRPr="00591445">
        <w:rPr>
          <w:rFonts w:eastAsia="Calibri"/>
        </w:rPr>
        <w:fldChar w:fldCharType="end"/>
      </w:r>
      <w:r w:rsidRPr="00591445">
        <w:rPr>
          <w:rFonts w:eastAsia="Calibri"/>
        </w:rPr>
        <w:t xml:space="preserve"> will render future large-scale evidence generation </w:t>
      </w:r>
      <w:r w:rsidR="0057467E" w:rsidRPr="00591445">
        <w:rPr>
          <w:rFonts w:eastAsia="Calibri"/>
        </w:rPr>
        <w:t>unfeasible</w:t>
      </w:r>
      <w:r w:rsidR="000E30B6" w:rsidRPr="00591445">
        <w:rPr>
          <w:rFonts w:eastAsia="Calibri"/>
        </w:rPr>
        <w:t>,</w:t>
      </w:r>
      <w:r w:rsidR="0057467E" w:rsidRPr="00591445">
        <w:rPr>
          <w:rFonts w:eastAsia="Calibri"/>
        </w:rPr>
        <w:t xml:space="preserve"> or</w:t>
      </w:r>
      <w:r w:rsidRPr="00591445">
        <w:rPr>
          <w:rFonts w:eastAsia="Calibri"/>
        </w:rPr>
        <w:t xml:space="preserve"> restricted to narrow commercial interest</w:t>
      </w:r>
      <w:r w:rsidR="00707D7B" w:rsidRPr="00591445">
        <w:rPr>
          <w:rFonts w:eastAsia="Calibri"/>
        </w:rPr>
        <w:t xml:space="preserve">. </w:t>
      </w:r>
      <w:r w:rsidR="000B2DAF" w:rsidRPr="00591445">
        <w:rPr>
          <w:rFonts w:eastAsia="Calibri"/>
        </w:rPr>
        <w:t xml:space="preserve"> </w:t>
      </w:r>
      <w:r w:rsidRPr="00591445">
        <w:rPr>
          <w:rFonts w:eastAsia="Calibri"/>
        </w:rPr>
        <w:t xml:space="preserve">Digital innovation </w:t>
      </w:r>
      <w:r w:rsidR="002F55A7" w:rsidRPr="00591445">
        <w:rPr>
          <w:rFonts w:eastAsia="Calibri"/>
        </w:rPr>
        <w:t xml:space="preserve">is already </w:t>
      </w:r>
      <w:r w:rsidRPr="00591445">
        <w:rPr>
          <w:rFonts w:eastAsia="Calibri"/>
        </w:rPr>
        <w:t>help</w:t>
      </w:r>
      <w:r w:rsidR="002F55A7" w:rsidRPr="00591445">
        <w:rPr>
          <w:rFonts w:eastAsia="Calibri"/>
        </w:rPr>
        <w:t>ing</w:t>
      </w:r>
      <w:r w:rsidRPr="00591445">
        <w:rPr>
          <w:rFonts w:eastAsia="Calibri"/>
        </w:rPr>
        <w:t xml:space="preserve"> to fill major evidence gaps and empower </w:t>
      </w:r>
      <w:r w:rsidR="00707D7B" w:rsidRPr="00591445">
        <w:rPr>
          <w:rFonts w:eastAsia="Calibri"/>
        </w:rPr>
        <w:t>stakeholders</w:t>
      </w:r>
      <w:r w:rsidRPr="00591445">
        <w:rPr>
          <w:rFonts w:eastAsia="Calibri"/>
        </w:rPr>
        <w:t xml:space="preserve"> to deliver new</w:t>
      </w:r>
      <w:r w:rsidR="002F55A7" w:rsidRPr="00591445">
        <w:rPr>
          <w:rFonts w:eastAsia="Calibri"/>
        </w:rPr>
        <w:t>,</w:t>
      </w:r>
      <w:r w:rsidRPr="00591445">
        <w:rPr>
          <w:rFonts w:eastAsia="Calibri"/>
        </w:rPr>
        <w:t xml:space="preserve"> </w:t>
      </w:r>
      <w:r w:rsidR="0057467E" w:rsidRPr="00591445">
        <w:rPr>
          <w:rFonts w:eastAsia="Calibri"/>
        </w:rPr>
        <w:t>clinically</w:t>
      </w:r>
      <w:r w:rsidR="000E30B6" w:rsidRPr="00591445">
        <w:rPr>
          <w:rFonts w:eastAsia="Calibri"/>
        </w:rPr>
        <w:t>-</w:t>
      </w:r>
      <w:r w:rsidR="0057467E" w:rsidRPr="00591445">
        <w:rPr>
          <w:rFonts w:eastAsia="Calibri"/>
        </w:rPr>
        <w:t>relevant</w:t>
      </w:r>
      <w:r w:rsidRPr="00591445">
        <w:rPr>
          <w:rFonts w:eastAsia="Calibri"/>
        </w:rPr>
        <w:t xml:space="preserve"> trials within the healthcare setting</w:t>
      </w:r>
      <w:r w:rsidR="00F5762E" w:rsidRPr="00591445">
        <w:rPr>
          <w:rFonts w:eastAsia="Calibri"/>
        </w:rPr>
        <w:t xml:space="preserve"> (</w:t>
      </w:r>
      <w:r w:rsidR="00DD6F31" w:rsidRPr="00591445">
        <w:rPr>
          <w:rFonts w:eastAsia="Calibri"/>
          <w:b/>
          <w:bCs/>
        </w:rPr>
        <w:t>Graphical Abstract</w:t>
      </w:r>
      <w:r w:rsidR="00F5762E" w:rsidRPr="00591445">
        <w:rPr>
          <w:rFonts w:eastAsia="Calibri"/>
        </w:rPr>
        <w:t>).</w:t>
      </w:r>
    </w:p>
    <w:p w14:paraId="75B47196" w14:textId="77777777" w:rsidR="0057467E" w:rsidRPr="00591445" w:rsidRDefault="0057467E" w:rsidP="00241D51">
      <w:pPr>
        <w:rPr>
          <w:rFonts w:eastAsia="Calibri"/>
        </w:rPr>
      </w:pPr>
    </w:p>
    <w:p w14:paraId="093F5832" w14:textId="759E7221" w:rsidR="0057467E" w:rsidRPr="00591445" w:rsidRDefault="0057467E" w:rsidP="00241D51">
      <w:pPr>
        <w:pStyle w:val="Heading1"/>
        <w:rPr>
          <w:rFonts w:eastAsia="Calibri"/>
        </w:rPr>
      </w:pPr>
      <w:r w:rsidRPr="00591445">
        <w:rPr>
          <w:rFonts w:eastAsia="Calibri"/>
        </w:rPr>
        <w:t>Innovations in Screening and Recruitment</w:t>
      </w:r>
    </w:p>
    <w:p w14:paraId="5E273986" w14:textId="4FB34C40" w:rsidR="0057467E" w:rsidRPr="00591445" w:rsidRDefault="0057467E" w:rsidP="00241D51">
      <w:pPr>
        <w:rPr>
          <w:rFonts w:eastAsia="Calibri"/>
        </w:rPr>
      </w:pPr>
      <w:r w:rsidRPr="00591445">
        <w:rPr>
          <w:rFonts w:eastAsia="Calibri"/>
        </w:rPr>
        <w:t>Identifying</w:t>
      </w:r>
      <w:r w:rsidR="00372DD5" w:rsidRPr="00591445">
        <w:rPr>
          <w:rFonts w:eastAsia="Calibri"/>
        </w:rPr>
        <w:t>,</w:t>
      </w:r>
      <w:r w:rsidRPr="00591445">
        <w:rPr>
          <w:rFonts w:eastAsia="Calibri"/>
        </w:rPr>
        <w:t xml:space="preserve"> enrolling </w:t>
      </w:r>
      <w:r w:rsidR="00372DD5" w:rsidRPr="00591445">
        <w:rPr>
          <w:rFonts w:eastAsia="Calibri"/>
        </w:rPr>
        <w:t xml:space="preserve">and retaining </w:t>
      </w:r>
      <w:r w:rsidRPr="00591445">
        <w:rPr>
          <w:rFonts w:eastAsia="Calibri"/>
        </w:rPr>
        <w:t xml:space="preserve">suitable participants for a clinical trial is one of the biggest </w:t>
      </w:r>
      <w:r w:rsidR="00320065" w:rsidRPr="00591445">
        <w:rPr>
          <w:rFonts w:eastAsia="Calibri"/>
        </w:rPr>
        <w:t xml:space="preserve">hurdles to </w:t>
      </w:r>
      <w:r w:rsidRPr="00591445">
        <w:rPr>
          <w:rFonts w:eastAsia="Calibri"/>
        </w:rPr>
        <w:t>success.  Failure to recruit on time occurs in four out of five trials, only half reach their target sample size</w:t>
      </w:r>
      <w:r w:rsidR="00DD6F31" w:rsidRPr="00591445">
        <w:rPr>
          <w:rFonts w:eastAsia="Calibri"/>
        </w:rPr>
        <w:t>,</w:t>
      </w:r>
      <w:r w:rsidR="00223F2E" w:rsidRPr="00591445">
        <w:rPr>
          <w:rFonts w:eastAsia="Calibri"/>
        </w:rPr>
        <w:t xml:space="preserve"> and</w:t>
      </w:r>
      <w:r w:rsidR="00DC0AE5" w:rsidRPr="00591445">
        <w:rPr>
          <w:rFonts w:eastAsia="Calibri"/>
        </w:rPr>
        <w:t xml:space="preserve"> </w:t>
      </w:r>
      <w:r w:rsidR="00223F2E" w:rsidRPr="00591445">
        <w:rPr>
          <w:rFonts w:eastAsia="Calibri"/>
        </w:rPr>
        <w:t>the</w:t>
      </w:r>
      <w:r w:rsidRPr="00591445">
        <w:rPr>
          <w:rFonts w:eastAsia="Calibri"/>
        </w:rPr>
        <w:t xml:space="preserve"> average dropout rate of 10%</w:t>
      </w:r>
      <w:r w:rsidR="00DD6F31" w:rsidRPr="00591445">
        <w:rPr>
          <w:rFonts w:eastAsia="Calibri"/>
        </w:rPr>
        <w:t xml:space="preserve"> </w:t>
      </w:r>
      <w:r w:rsidRPr="00591445">
        <w:rPr>
          <w:rFonts w:eastAsia="Calibri"/>
        </w:rPr>
        <w:t xml:space="preserve">is large enough to change </w:t>
      </w:r>
      <w:r w:rsidR="001E6637" w:rsidRPr="00591445">
        <w:rPr>
          <w:rFonts w:eastAsia="Calibri"/>
        </w:rPr>
        <w:t>clinical intepretation</w:t>
      </w:r>
      <w:r w:rsidRPr="00591445">
        <w:rPr>
          <w:rFonts w:eastAsia="Calibri"/>
        </w:rPr>
        <w:t>.</w:t>
      </w:r>
      <w:r w:rsidR="00630101" w:rsidRPr="00591445">
        <w:fldChar w:fldCharType="begin">
          <w:fldData xml:space="preserve">PEVuZE5vdGU+PENpdGU+PEF1dGhvcj5XYWx0ZXJzPC9BdXRob3I+PFllYXI+MjAxNzwvWWVhcj48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</w:fldData>
        </w:fldChar>
      </w:r>
      <w:r w:rsidR="00B7332F" w:rsidRPr="00591445">
        <w:instrText xml:space="preserve"> ADDIN EN.CITE </w:instrText>
      </w:r>
      <w:r w:rsidR="00B7332F" w:rsidRPr="00591445">
        <w:fldChar w:fldCharType="begin">
          <w:fldData xml:space="preserve">PEVuZE5vdGU+PENpdGU+PEF1dGhvcj5XYWx0ZXJzPC9BdXRob3I+PFllYXI+MjAxNzwvWWVhcj48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</w:fldData>
        </w:fldChar>
      </w:r>
      <w:r w:rsidR="00B7332F" w:rsidRPr="00591445">
        <w:instrText xml:space="preserve"> ADDIN EN.CITE.DATA </w:instrText>
      </w:r>
      <w:r w:rsidR="00B7332F" w:rsidRPr="00591445">
        <w:fldChar w:fldCharType="end"/>
      </w:r>
      <w:r w:rsidR="00630101" w:rsidRPr="00591445">
        <w:fldChar w:fldCharType="separate"/>
      </w:r>
      <w:r w:rsidR="00B7332F" w:rsidRPr="00591445">
        <w:rPr>
          <w:noProof/>
          <w:vertAlign w:val="superscript"/>
        </w:rPr>
        <w:t>4, 5</w:t>
      </w:r>
      <w:r w:rsidR="00630101" w:rsidRPr="00591445">
        <w:fldChar w:fldCharType="end"/>
      </w:r>
    </w:p>
    <w:p w14:paraId="3D34A783" w14:textId="2545C066" w:rsidR="00FE224F" w:rsidRPr="00591445" w:rsidRDefault="0057467E" w:rsidP="00241D51">
      <w:pPr>
        <w:rPr>
          <w:rFonts w:eastAsia="Calibri"/>
        </w:rPr>
      </w:pPr>
      <w:r w:rsidRPr="00591445">
        <w:rPr>
          <w:rFonts w:eastAsia="Calibri"/>
        </w:rPr>
        <w:t xml:space="preserve">Advances in technology, especially the digitization of patient records, provides an opportunity for a transformational change in how participants are screened.  Mass screening is now possible, moving </w:t>
      </w:r>
      <w:r w:rsidRPr="00591445">
        <w:rPr>
          <w:rFonts w:eastAsia="Calibri"/>
        </w:rPr>
        <w:lastRenderedPageBreak/>
        <w:t>from the traditional, time-consuming approach</w:t>
      </w:r>
      <w:r w:rsidR="00B57F90" w:rsidRPr="00591445">
        <w:rPr>
          <w:rFonts w:eastAsia="Calibri"/>
        </w:rPr>
        <w:t>es</w:t>
      </w:r>
      <w:r w:rsidRPr="00591445">
        <w:rPr>
          <w:rFonts w:eastAsia="Calibri"/>
        </w:rPr>
        <w:t xml:space="preserve"> of systematic record searching</w:t>
      </w:r>
      <w:r w:rsidR="00B57F90" w:rsidRPr="00591445">
        <w:rPr>
          <w:rFonts w:eastAsia="Calibri"/>
        </w:rPr>
        <w:t xml:space="preserve"> and/o</w:t>
      </w:r>
      <w:r w:rsidRPr="00591445">
        <w:rPr>
          <w:rFonts w:eastAsia="Calibri"/>
        </w:rPr>
        <w:t xml:space="preserve">r reliance on opportunistic identification.  Application </w:t>
      </w:r>
      <w:r w:rsidR="00E66E38" w:rsidRPr="00591445">
        <w:rPr>
          <w:rFonts w:eastAsia="Calibri"/>
        </w:rPr>
        <w:t xml:space="preserve">of inclusion and exclusion criteria </w:t>
      </w:r>
      <w:r w:rsidR="00A0044B" w:rsidRPr="00591445">
        <w:rPr>
          <w:rFonts w:eastAsia="Calibri"/>
        </w:rPr>
        <w:t>within</w:t>
      </w:r>
      <w:r w:rsidRPr="00591445">
        <w:rPr>
          <w:rFonts w:eastAsia="Calibri"/>
        </w:rPr>
        <w:t xml:space="preserve"> </w:t>
      </w:r>
      <w:r w:rsidR="00DD6F31" w:rsidRPr="00591445">
        <w:rPr>
          <w:rFonts w:eastAsia="Calibri"/>
        </w:rPr>
        <w:t xml:space="preserve">the </w:t>
      </w:r>
      <w:r w:rsidR="00320065" w:rsidRPr="00591445">
        <w:rPr>
          <w:rFonts w:eastAsia="Calibri"/>
        </w:rPr>
        <w:t>electronic health record (</w:t>
      </w:r>
      <w:r w:rsidRPr="00591445">
        <w:rPr>
          <w:rFonts w:eastAsia="Calibri"/>
        </w:rPr>
        <w:t>EHR</w:t>
      </w:r>
      <w:r w:rsidR="00320065" w:rsidRPr="00591445">
        <w:rPr>
          <w:rFonts w:eastAsia="Calibri"/>
        </w:rPr>
        <w:t>)</w:t>
      </w:r>
      <w:r w:rsidRPr="00591445">
        <w:rPr>
          <w:rFonts w:eastAsia="Calibri"/>
        </w:rPr>
        <w:t xml:space="preserve"> </w:t>
      </w:r>
      <w:r w:rsidR="00DD6F31" w:rsidRPr="00591445">
        <w:rPr>
          <w:rFonts w:eastAsia="Calibri"/>
        </w:rPr>
        <w:t>can</w:t>
      </w:r>
      <w:r w:rsidRPr="00591445">
        <w:rPr>
          <w:rFonts w:eastAsia="Calibri"/>
        </w:rPr>
        <w:t xml:space="preserve"> provide pre-screen</w:t>
      </w:r>
      <w:r w:rsidR="00DD6F31" w:rsidRPr="00591445">
        <w:rPr>
          <w:rFonts w:eastAsia="Calibri"/>
        </w:rPr>
        <w:t>ing</w:t>
      </w:r>
      <w:r w:rsidRPr="00591445">
        <w:rPr>
          <w:rFonts w:eastAsia="Calibri"/>
        </w:rPr>
        <w:t xml:space="preserve"> lists, reducing time to identify appropriate participants.</w:t>
      </w:r>
      <w:r w:rsidR="00852248" w:rsidRPr="00591445">
        <w:rPr>
          <w:rFonts w:eastAsia="Calibri"/>
        </w:rPr>
        <w:fldChar w:fldCharType="begin">
          <w:fldData xml:space="preserve">PEVuZE5vdGU+PENpdGU+PEF1dGhvcj5XYW5nPC9BdXRob3I+PFllYXI+MjAyMjwvWWVhcj48UmVj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</w:fldData>
        </w:fldChar>
      </w:r>
      <w:r w:rsidR="00852248" w:rsidRPr="00591445">
        <w:rPr>
          <w:rFonts w:eastAsia="Calibri"/>
        </w:rPr>
        <w:instrText xml:space="preserve"> ADDIN EN.CITE </w:instrText>
      </w:r>
      <w:r w:rsidR="00852248" w:rsidRPr="00591445">
        <w:rPr>
          <w:rFonts w:eastAsia="Calibri"/>
        </w:rPr>
        <w:fldChar w:fldCharType="begin">
          <w:fldData xml:space="preserve">PEVuZE5vdGU+PENpdGU+PEF1dGhvcj5XYW5nPC9BdXRob3I+PFllYXI+MjAyMjwvWWVhcj48UmVj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</w:fldData>
        </w:fldChar>
      </w:r>
      <w:r w:rsidR="00852248" w:rsidRPr="00591445">
        <w:rPr>
          <w:rFonts w:eastAsia="Calibri"/>
        </w:rPr>
        <w:instrText xml:space="preserve"> ADDIN EN.CITE.DATA </w:instrText>
      </w:r>
      <w:r w:rsidR="00852248" w:rsidRPr="00591445">
        <w:rPr>
          <w:rFonts w:eastAsia="Calibri"/>
        </w:rPr>
      </w:r>
      <w:r w:rsidR="00852248" w:rsidRPr="00591445">
        <w:rPr>
          <w:rFonts w:eastAsia="Calibri"/>
        </w:rPr>
        <w:fldChar w:fldCharType="end"/>
      </w:r>
      <w:r w:rsidR="00852248" w:rsidRPr="00591445">
        <w:rPr>
          <w:rFonts w:eastAsia="Calibri"/>
        </w:rPr>
      </w:r>
      <w:r w:rsidR="00852248" w:rsidRPr="00591445">
        <w:rPr>
          <w:rFonts w:eastAsia="Calibri"/>
        </w:rPr>
        <w:fldChar w:fldCharType="separate"/>
      </w:r>
      <w:r w:rsidR="00852248" w:rsidRPr="00591445">
        <w:rPr>
          <w:rFonts w:eastAsia="Calibri"/>
          <w:noProof/>
          <w:vertAlign w:val="superscript"/>
        </w:rPr>
        <w:t>6, 7</w:t>
      </w:r>
      <w:r w:rsidR="00852248" w:rsidRPr="00591445">
        <w:rPr>
          <w:rFonts w:eastAsia="Calibri"/>
        </w:rPr>
        <w:fldChar w:fldCharType="end"/>
      </w:r>
      <w:r w:rsidRPr="00591445">
        <w:rPr>
          <w:rFonts w:eastAsia="Calibri"/>
        </w:rPr>
        <w:t xml:space="preserve">  </w:t>
      </w:r>
      <w:r w:rsidR="00A52C4B" w:rsidRPr="00591445">
        <w:rPr>
          <w:rFonts w:eastAsia="Calibri"/>
        </w:rPr>
        <w:t xml:space="preserve">This may also reduce bias by </w:t>
      </w:r>
      <w:r w:rsidR="000F68ED" w:rsidRPr="00591445">
        <w:rPr>
          <w:rFonts w:eastAsia="Calibri"/>
        </w:rPr>
        <w:t xml:space="preserve">broadening </w:t>
      </w:r>
      <w:r w:rsidR="00F07C9D" w:rsidRPr="00591445">
        <w:rPr>
          <w:rFonts w:eastAsia="Calibri"/>
        </w:rPr>
        <w:t>recruitment</w:t>
      </w:r>
      <w:r w:rsidR="000F68ED" w:rsidRPr="00591445">
        <w:rPr>
          <w:rFonts w:eastAsia="Calibri"/>
        </w:rPr>
        <w:t xml:space="preserve"> to more diverse </w:t>
      </w:r>
      <w:r w:rsidR="00A52C4B" w:rsidRPr="00591445">
        <w:rPr>
          <w:rFonts w:eastAsia="Calibri"/>
        </w:rPr>
        <w:t xml:space="preserve">patients. </w:t>
      </w:r>
      <w:r w:rsidR="001A537D" w:rsidRPr="00591445">
        <w:rPr>
          <w:rFonts w:eastAsia="Calibri"/>
        </w:rPr>
        <w:t xml:space="preserve"> </w:t>
      </w:r>
      <w:r w:rsidR="008A5CA5" w:rsidRPr="00591445">
        <w:rPr>
          <w:rFonts w:eastAsia="Calibri"/>
        </w:rPr>
        <w:t xml:space="preserve">Advances in </w:t>
      </w:r>
      <w:r w:rsidR="004834BC" w:rsidRPr="00591445">
        <w:rPr>
          <w:rFonts w:eastAsia="Calibri"/>
        </w:rPr>
        <w:t>artificial</w:t>
      </w:r>
      <w:r w:rsidR="008A5CA5" w:rsidRPr="00591445">
        <w:rPr>
          <w:rFonts w:eastAsia="Calibri"/>
        </w:rPr>
        <w:t xml:space="preserve"> intelligence are not only </w:t>
      </w:r>
      <w:r w:rsidR="00224012" w:rsidRPr="00591445">
        <w:rPr>
          <w:rFonts w:eastAsia="Calibri"/>
        </w:rPr>
        <w:t xml:space="preserve">assisting in data analytics, but could provide a method to stratify those at-risk based on individual </w:t>
      </w:r>
      <w:r w:rsidR="004834BC" w:rsidRPr="00591445">
        <w:rPr>
          <w:rFonts w:eastAsia="Calibri"/>
        </w:rPr>
        <w:t>interacting comorbidities.</w:t>
      </w:r>
      <w:r w:rsidR="005839FC" w:rsidRPr="00591445">
        <w:rPr>
          <w:rFonts w:eastAsia="Calibri"/>
        </w:rPr>
        <w:fldChar w:fldCharType="begin">
          <w:fldData xml:space="preserve">PEVuZE5vdGU+PENpdGU+PEF1dGhvcj5LYXJ3YXRoPC9BdXRob3I+PFllYXI+MjAyMTwvWWVhcj48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==
</w:fldData>
        </w:fldChar>
      </w:r>
      <w:r w:rsidR="00852248" w:rsidRPr="00591445">
        <w:rPr>
          <w:rFonts w:eastAsia="Calibri"/>
        </w:rPr>
        <w:instrText xml:space="preserve"> ADDIN EN.CITE </w:instrText>
      </w:r>
      <w:r w:rsidR="00852248" w:rsidRPr="00591445">
        <w:rPr>
          <w:rFonts w:eastAsia="Calibri"/>
        </w:rPr>
        <w:fldChar w:fldCharType="begin">
          <w:fldData xml:space="preserve">PEVuZE5vdGU+PENpdGU+PEF1dGhvcj5LYXJ3YXRoPC9BdXRob3I+PFllYXI+MjAyMTwvWWVhcj48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==
</w:fldData>
        </w:fldChar>
      </w:r>
      <w:r w:rsidR="00852248" w:rsidRPr="00591445">
        <w:rPr>
          <w:rFonts w:eastAsia="Calibri"/>
        </w:rPr>
        <w:instrText xml:space="preserve"> ADDIN EN.CITE.DATA </w:instrText>
      </w:r>
      <w:r w:rsidR="00852248" w:rsidRPr="00591445">
        <w:rPr>
          <w:rFonts w:eastAsia="Calibri"/>
        </w:rPr>
      </w:r>
      <w:r w:rsidR="00852248" w:rsidRPr="00591445">
        <w:rPr>
          <w:rFonts w:eastAsia="Calibri"/>
        </w:rPr>
        <w:fldChar w:fldCharType="end"/>
      </w:r>
      <w:r w:rsidR="005839FC" w:rsidRPr="00591445">
        <w:rPr>
          <w:rFonts w:eastAsia="Calibri"/>
        </w:rPr>
      </w:r>
      <w:r w:rsidR="005839FC" w:rsidRPr="00591445">
        <w:rPr>
          <w:rFonts w:eastAsia="Calibri"/>
        </w:rPr>
        <w:fldChar w:fldCharType="separate"/>
      </w:r>
      <w:r w:rsidR="00852248" w:rsidRPr="00591445">
        <w:rPr>
          <w:rFonts w:eastAsia="Calibri"/>
          <w:noProof/>
          <w:vertAlign w:val="superscript"/>
        </w:rPr>
        <w:t>8</w:t>
      </w:r>
      <w:r w:rsidR="005839FC" w:rsidRPr="00591445">
        <w:rPr>
          <w:rFonts w:eastAsia="Calibri"/>
        </w:rPr>
        <w:fldChar w:fldCharType="end"/>
      </w:r>
      <w:r w:rsidR="00E31425" w:rsidRPr="00591445">
        <w:rPr>
          <w:rFonts w:eastAsia="Calibri"/>
        </w:rPr>
        <w:t xml:space="preserve"> </w:t>
      </w:r>
      <w:r w:rsidR="00DD6F31" w:rsidRPr="00591445">
        <w:rPr>
          <w:rFonts w:eastAsia="Calibri"/>
        </w:rPr>
        <w:t xml:space="preserve"> </w:t>
      </w:r>
      <w:r w:rsidR="00E31425" w:rsidRPr="00591445">
        <w:rPr>
          <w:rFonts w:eastAsia="Calibri"/>
        </w:rPr>
        <w:t>There are many examples today of successfully applying these analytic tools to data from the EHR, including in patients with aortic stenosis.</w:t>
      </w:r>
      <w:r w:rsidR="009234E4" w:rsidRPr="00591445">
        <w:rPr>
          <w:rFonts w:eastAsia="Calibri"/>
        </w:rPr>
        <w:fldChar w:fldCharType="begin">
          <w:fldData xml:space="preserve">PEVuZE5vdGU+PENpdGU+PEF1dGhvcj5TYXJhamxpYzwvQXV0aG9yPjxZZWFyPjIwMjE8L1llYXI+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</w:fldData>
        </w:fldChar>
      </w:r>
      <w:r w:rsidR="00852248" w:rsidRPr="00591445">
        <w:rPr>
          <w:rFonts w:eastAsia="Calibri"/>
        </w:rPr>
        <w:instrText xml:space="preserve"> ADDIN EN.CITE </w:instrText>
      </w:r>
      <w:r w:rsidR="00852248" w:rsidRPr="00591445">
        <w:rPr>
          <w:rFonts w:eastAsia="Calibri"/>
        </w:rPr>
        <w:fldChar w:fldCharType="begin">
          <w:fldData xml:space="preserve">PEVuZE5vdGU+PENpdGU+PEF1dGhvcj5TYXJhamxpYzwvQXV0aG9yPjxZZWFyPjIwMjE8L1llYXI+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</w:fldData>
        </w:fldChar>
      </w:r>
      <w:r w:rsidR="00852248" w:rsidRPr="00591445">
        <w:rPr>
          <w:rFonts w:eastAsia="Calibri"/>
        </w:rPr>
        <w:instrText xml:space="preserve"> ADDIN EN.CITE.DATA </w:instrText>
      </w:r>
      <w:r w:rsidR="00852248" w:rsidRPr="00591445">
        <w:rPr>
          <w:rFonts w:eastAsia="Calibri"/>
        </w:rPr>
      </w:r>
      <w:r w:rsidR="00852248" w:rsidRPr="00591445">
        <w:rPr>
          <w:rFonts w:eastAsia="Calibri"/>
        </w:rPr>
        <w:fldChar w:fldCharType="end"/>
      </w:r>
      <w:r w:rsidR="009234E4" w:rsidRPr="00591445">
        <w:rPr>
          <w:rFonts w:eastAsia="Calibri"/>
        </w:rPr>
      </w:r>
      <w:r w:rsidR="009234E4" w:rsidRPr="00591445">
        <w:rPr>
          <w:rFonts w:eastAsia="Calibri"/>
        </w:rPr>
        <w:fldChar w:fldCharType="separate"/>
      </w:r>
      <w:r w:rsidR="00852248" w:rsidRPr="00591445">
        <w:rPr>
          <w:rFonts w:eastAsia="Calibri"/>
          <w:noProof/>
          <w:vertAlign w:val="superscript"/>
        </w:rPr>
        <w:t>9</w:t>
      </w:r>
      <w:r w:rsidR="009234E4" w:rsidRPr="00591445">
        <w:rPr>
          <w:rFonts w:eastAsia="Calibri"/>
        </w:rPr>
        <w:fldChar w:fldCharType="end"/>
      </w:r>
    </w:p>
    <w:p w14:paraId="694BACA5" w14:textId="77777777" w:rsidR="00F27896" w:rsidRPr="00591445" w:rsidRDefault="00F27896" w:rsidP="00241D51">
      <w:pPr>
        <w:rPr>
          <w:rFonts w:eastAsia="Calibri"/>
        </w:rPr>
      </w:pPr>
    </w:p>
    <w:p w14:paraId="1BE9E29C" w14:textId="7F139E51" w:rsidR="007376EC" w:rsidRPr="00591445" w:rsidRDefault="0057467E" w:rsidP="00241D51">
      <w:pPr>
        <w:rPr>
          <w:rFonts w:eastAsia="Calibri"/>
        </w:rPr>
      </w:pPr>
      <w:r w:rsidRPr="00591445">
        <w:rPr>
          <w:rFonts w:eastAsia="Calibri"/>
        </w:rPr>
        <w:t xml:space="preserve">Digital technologies also permit easier recruitment of participants, for example by using remote e-consent using the patient’s </w:t>
      </w:r>
      <w:r w:rsidR="007B5985" w:rsidRPr="00591445">
        <w:rPr>
          <w:rFonts w:eastAsia="Calibri"/>
        </w:rPr>
        <w:t>smartphone</w:t>
      </w:r>
      <w:r w:rsidRPr="00591445">
        <w:rPr>
          <w:rFonts w:eastAsia="Calibri"/>
        </w:rPr>
        <w:t xml:space="preserve"> </w:t>
      </w:r>
      <w:r w:rsidR="002F631C" w:rsidRPr="00591445">
        <w:rPr>
          <w:rFonts w:eastAsia="Calibri"/>
        </w:rPr>
        <w:t>to</w:t>
      </w:r>
      <w:r w:rsidRPr="00591445">
        <w:rPr>
          <w:rFonts w:eastAsia="Calibri"/>
        </w:rPr>
        <w:t xml:space="preserve"> avoid unnecessary contact with healthcare services</w:t>
      </w:r>
      <w:r w:rsidR="00FE224F" w:rsidRPr="00591445">
        <w:rPr>
          <w:rFonts w:eastAsia="Calibri"/>
        </w:rPr>
        <w:t xml:space="preserve">.  </w:t>
      </w:r>
      <w:r w:rsidR="0007258A" w:rsidRPr="00591445">
        <w:rPr>
          <w:rFonts w:eastAsia="Calibri"/>
        </w:rPr>
        <w:t xml:space="preserve">E-consent </w:t>
      </w:r>
      <w:r w:rsidR="00C27482" w:rsidRPr="00591445">
        <w:rPr>
          <w:rFonts w:eastAsia="Calibri"/>
        </w:rPr>
        <w:t xml:space="preserve">processes </w:t>
      </w:r>
      <w:r w:rsidR="0007258A" w:rsidRPr="00591445">
        <w:rPr>
          <w:rFonts w:eastAsia="Calibri"/>
        </w:rPr>
        <w:t xml:space="preserve">can support dynamic, rather than a static approach of consent, leading to increased transparency and enabling patients to manage their </w:t>
      </w:r>
      <w:r w:rsidR="0080425E" w:rsidRPr="00591445">
        <w:rPr>
          <w:rFonts w:eastAsia="Calibri"/>
        </w:rPr>
        <w:t xml:space="preserve">own </w:t>
      </w:r>
      <w:r w:rsidR="0007258A" w:rsidRPr="00591445">
        <w:rPr>
          <w:rFonts w:eastAsia="Calibri"/>
        </w:rPr>
        <w:t xml:space="preserve">consent over time. </w:t>
      </w:r>
      <w:r w:rsidR="0080425E" w:rsidRPr="00591445">
        <w:rPr>
          <w:rFonts w:eastAsia="Calibri"/>
        </w:rPr>
        <w:t xml:space="preserve"> </w:t>
      </w:r>
      <w:r w:rsidR="00FE224F" w:rsidRPr="00591445">
        <w:rPr>
          <w:rFonts w:eastAsia="Calibri"/>
        </w:rPr>
        <w:t>They can</w:t>
      </w:r>
      <w:r w:rsidRPr="00591445">
        <w:rPr>
          <w:rFonts w:eastAsia="Calibri"/>
        </w:rPr>
        <w:t xml:space="preserve"> also reduce inconvenience for participants</w:t>
      </w:r>
      <w:r w:rsidR="00FE224F" w:rsidRPr="00591445">
        <w:rPr>
          <w:rFonts w:eastAsia="Calibri"/>
        </w:rPr>
        <w:t>,</w:t>
      </w:r>
      <w:r w:rsidRPr="00591445">
        <w:rPr>
          <w:rFonts w:eastAsia="Calibri"/>
        </w:rPr>
        <w:t xml:space="preserve"> </w:t>
      </w:r>
      <w:r w:rsidR="00707402" w:rsidRPr="00591445">
        <w:rPr>
          <w:rFonts w:eastAsia="Calibri"/>
        </w:rPr>
        <w:t xml:space="preserve">lower </w:t>
      </w:r>
      <w:r w:rsidR="00B806E3" w:rsidRPr="00591445">
        <w:rPr>
          <w:rFonts w:eastAsia="Calibri"/>
        </w:rPr>
        <w:t xml:space="preserve">burden for healthcare staff </w:t>
      </w:r>
      <w:r w:rsidR="0033236B" w:rsidRPr="00591445">
        <w:rPr>
          <w:rFonts w:eastAsia="Calibri"/>
        </w:rPr>
        <w:t xml:space="preserve">and </w:t>
      </w:r>
      <w:r w:rsidRPr="00591445">
        <w:rPr>
          <w:rFonts w:eastAsia="Calibri"/>
        </w:rPr>
        <w:t>encourag</w:t>
      </w:r>
      <w:r w:rsidR="0033236B" w:rsidRPr="00591445">
        <w:rPr>
          <w:rFonts w:eastAsia="Calibri"/>
        </w:rPr>
        <w:t>e</w:t>
      </w:r>
      <w:r w:rsidR="00E82B64" w:rsidRPr="00591445">
        <w:rPr>
          <w:rFonts w:eastAsia="Calibri"/>
        </w:rPr>
        <w:t xml:space="preserve"> direct communication between researchers and patients.  This </w:t>
      </w:r>
      <w:r w:rsidR="00B85454" w:rsidRPr="00591445">
        <w:rPr>
          <w:rFonts w:eastAsia="Calibri"/>
        </w:rPr>
        <w:t>not only</w:t>
      </w:r>
      <w:r w:rsidR="00E82B64" w:rsidRPr="00591445">
        <w:rPr>
          <w:rFonts w:eastAsia="Calibri"/>
        </w:rPr>
        <w:t xml:space="preserve"> facilitate</w:t>
      </w:r>
      <w:r w:rsidR="00B85454" w:rsidRPr="00591445">
        <w:rPr>
          <w:rFonts w:eastAsia="Calibri"/>
        </w:rPr>
        <w:t>s</w:t>
      </w:r>
      <w:r w:rsidR="00E82B64" w:rsidRPr="00591445">
        <w:rPr>
          <w:rFonts w:eastAsia="Calibri"/>
        </w:rPr>
        <w:t xml:space="preserve"> trial inclusion</w:t>
      </w:r>
      <w:r w:rsidR="00B85454" w:rsidRPr="00591445">
        <w:rPr>
          <w:rFonts w:eastAsia="Calibri"/>
        </w:rPr>
        <w:t xml:space="preserve">, but can </w:t>
      </w:r>
      <w:r w:rsidR="00E82B64" w:rsidRPr="00591445">
        <w:rPr>
          <w:rFonts w:eastAsia="Calibri"/>
        </w:rPr>
        <w:t xml:space="preserve">provide a </w:t>
      </w:r>
      <w:r w:rsidR="00B85454" w:rsidRPr="00591445">
        <w:rPr>
          <w:rFonts w:eastAsia="Calibri"/>
        </w:rPr>
        <w:t>‘</w:t>
      </w:r>
      <w:r w:rsidR="00E82B64" w:rsidRPr="00591445">
        <w:rPr>
          <w:rFonts w:eastAsia="Calibri"/>
        </w:rPr>
        <w:t>matchmaking</w:t>
      </w:r>
      <w:r w:rsidR="00B85454" w:rsidRPr="00591445">
        <w:rPr>
          <w:rFonts w:eastAsia="Calibri"/>
        </w:rPr>
        <w:t>’</w:t>
      </w:r>
      <w:r w:rsidR="00E82B64" w:rsidRPr="00591445">
        <w:rPr>
          <w:rFonts w:eastAsia="Calibri"/>
        </w:rPr>
        <w:t xml:space="preserve"> platform for patients</w:t>
      </w:r>
      <w:r w:rsidR="00B85454" w:rsidRPr="00591445">
        <w:rPr>
          <w:rFonts w:eastAsia="Calibri"/>
        </w:rPr>
        <w:t>/investigators</w:t>
      </w:r>
      <w:r w:rsidR="00E82B64" w:rsidRPr="00591445">
        <w:rPr>
          <w:rFonts w:eastAsia="Calibri"/>
        </w:rPr>
        <w:t xml:space="preserve"> to search for potential study opportunities.</w:t>
      </w:r>
      <w:r w:rsidRPr="00591445">
        <w:rPr>
          <w:rFonts w:eastAsia="Calibri"/>
        </w:rPr>
        <w:t xml:space="preserve">  </w:t>
      </w:r>
    </w:p>
    <w:p w14:paraId="0C83C3DB" w14:textId="77777777" w:rsidR="00826B2A" w:rsidRPr="00591445" w:rsidRDefault="00826B2A" w:rsidP="00241D51">
      <w:pPr>
        <w:rPr>
          <w:rFonts w:eastAsia="Calibri"/>
        </w:rPr>
      </w:pPr>
    </w:p>
    <w:p w14:paraId="1077CC1E" w14:textId="5F63F3B0" w:rsidR="0057467E" w:rsidRPr="00591445" w:rsidRDefault="009B4405" w:rsidP="00241D51">
      <w:pPr>
        <w:rPr>
          <w:rFonts w:eastAsia="Calibri"/>
        </w:rPr>
      </w:pPr>
      <w:r w:rsidRPr="00591445">
        <w:rPr>
          <w:rFonts w:eastAsia="Calibri"/>
        </w:rPr>
        <w:t>T</w:t>
      </w:r>
      <w:r w:rsidR="0057467E" w:rsidRPr="00591445">
        <w:rPr>
          <w:rFonts w:eastAsia="Calibri"/>
        </w:rPr>
        <w:t xml:space="preserve">hese opportunities come </w:t>
      </w:r>
      <w:r w:rsidRPr="00591445">
        <w:rPr>
          <w:rFonts w:eastAsia="Calibri"/>
        </w:rPr>
        <w:t xml:space="preserve">with </w:t>
      </w:r>
      <w:r w:rsidR="0057467E" w:rsidRPr="00591445">
        <w:rPr>
          <w:rFonts w:eastAsia="Calibri"/>
        </w:rPr>
        <w:t xml:space="preserve">considerable challenges, including </w:t>
      </w:r>
      <w:r w:rsidR="0082134E" w:rsidRPr="00591445">
        <w:rPr>
          <w:rFonts w:eastAsia="Calibri"/>
        </w:rPr>
        <w:t xml:space="preserve">buy-in from </w:t>
      </w:r>
      <w:r w:rsidR="009E78D0" w:rsidRPr="00591445">
        <w:rPr>
          <w:rFonts w:eastAsia="Calibri"/>
        </w:rPr>
        <w:t xml:space="preserve">regulatory bodies and </w:t>
      </w:r>
      <w:r w:rsidR="0082134E" w:rsidRPr="00591445">
        <w:rPr>
          <w:rFonts w:eastAsia="Calibri"/>
        </w:rPr>
        <w:t xml:space="preserve">the public </w:t>
      </w:r>
      <w:r w:rsidR="00DD194D" w:rsidRPr="00591445">
        <w:rPr>
          <w:rFonts w:eastAsia="Calibri"/>
        </w:rPr>
        <w:t xml:space="preserve">to </w:t>
      </w:r>
      <w:r w:rsidR="0057467E" w:rsidRPr="00591445">
        <w:rPr>
          <w:rFonts w:eastAsia="Calibri"/>
        </w:rPr>
        <w:t xml:space="preserve">consent for data access, ensuring active trial participation despite remote </w:t>
      </w:r>
      <w:r w:rsidR="00320065" w:rsidRPr="00591445">
        <w:rPr>
          <w:rFonts w:eastAsia="Calibri"/>
        </w:rPr>
        <w:t>enrolment</w:t>
      </w:r>
      <w:r w:rsidR="0057467E" w:rsidRPr="00591445">
        <w:rPr>
          <w:rFonts w:eastAsia="Calibri"/>
        </w:rPr>
        <w:t xml:space="preserve">, managing withdrawal of consent, and dealing with data breaches.  Results </w:t>
      </w:r>
      <w:r w:rsidR="00004DDD" w:rsidRPr="00591445">
        <w:rPr>
          <w:rFonts w:eastAsia="Calibri"/>
        </w:rPr>
        <w:t xml:space="preserve">are </w:t>
      </w:r>
      <w:r w:rsidR="0057467E" w:rsidRPr="00591445">
        <w:rPr>
          <w:rFonts w:eastAsia="Calibri"/>
        </w:rPr>
        <w:t xml:space="preserve">only as good as </w:t>
      </w:r>
      <w:r w:rsidR="00A9118C" w:rsidRPr="00591445">
        <w:rPr>
          <w:rFonts w:eastAsia="Calibri"/>
        </w:rPr>
        <w:t xml:space="preserve">the </w:t>
      </w:r>
      <w:r w:rsidR="00831518" w:rsidRPr="00591445">
        <w:rPr>
          <w:rFonts w:eastAsia="Calibri"/>
        </w:rPr>
        <w:t xml:space="preserve">healthcare data </w:t>
      </w:r>
      <w:r w:rsidR="0057467E" w:rsidRPr="00591445">
        <w:rPr>
          <w:rFonts w:eastAsia="Calibri"/>
        </w:rPr>
        <w:t xml:space="preserve">they are derived from, and this is variable across the world. </w:t>
      </w:r>
      <w:r w:rsidR="001E64A6" w:rsidRPr="00591445">
        <w:rPr>
          <w:rFonts w:eastAsia="Calibri"/>
        </w:rPr>
        <w:t xml:space="preserve">Significant investment is necessary to ensure </w:t>
      </w:r>
      <w:r w:rsidR="00DD194D" w:rsidRPr="00591445">
        <w:rPr>
          <w:rFonts w:eastAsia="Calibri"/>
        </w:rPr>
        <w:t xml:space="preserve">data from EHR are </w:t>
      </w:r>
      <w:r w:rsidR="0044797A" w:rsidRPr="00591445">
        <w:rPr>
          <w:rFonts w:eastAsia="Calibri"/>
        </w:rPr>
        <w:t>standardized and accurate for screening</w:t>
      </w:r>
      <w:r w:rsidR="00DD194D" w:rsidRPr="00591445">
        <w:rPr>
          <w:rFonts w:eastAsia="Calibri"/>
        </w:rPr>
        <w:t>.</w:t>
      </w:r>
      <w:r w:rsidR="0057467E" w:rsidRPr="00591445">
        <w:rPr>
          <w:rFonts w:eastAsia="Calibri"/>
        </w:rPr>
        <w:t xml:space="preserve"> Existing healthcare infrastructure </w:t>
      </w:r>
      <w:r w:rsidR="00347CEE" w:rsidRPr="00591445">
        <w:rPr>
          <w:rFonts w:eastAsia="Calibri"/>
        </w:rPr>
        <w:t xml:space="preserve">to deploy these measures </w:t>
      </w:r>
      <w:r w:rsidR="0057467E" w:rsidRPr="00591445">
        <w:rPr>
          <w:rFonts w:eastAsia="Calibri"/>
        </w:rPr>
        <w:t xml:space="preserve">is not available in all countries or even regions, and there is a need for </w:t>
      </w:r>
      <w:r w:rsidR="00347CEE" w:rsidRPr="00591445">
        <w:rPr>
          <w:rFonts w:eastAsia="Calibri"/>
        </w:rPr>
        <w:t>accurate linking of</w:t>
      </w:r>
      <w:r w:rsidR="0057467E" w:rsidRPr="00591445">
        <w:rPr>
          <w:rFonts w:eastAsia="Calibri"/>
        </w:rPr>
        <w:t xml:space="preserve"> patient identifiers if these innovations are to </w:t>
      </w:r>
      <w:r w:rsidR="00B96FA9" w:rsidRPr="00591445">
        <w:rPr>
          <w:rFonts w:eastAsia="Calibri"/>
        </w:rPr>
        <w:t xml:space="preserve">improve </w:t>
      </w:r>
      <w:r w:rsidR="00D36CFD" w:rsidRPr="00591445">
        <w:rPr>
          <w:rFonts w:eastAsia="Calibri"/>
        </w:rPr>
        <w:t xml:space="preserve">the </w:t>
      </w:r>
      <w:r w:rsidR="00B96FA9" w:rsidRPr="00591445">
        <w:rPr>
          <w:rFonts w:eastAsia="Calibri"/>
        </w:rPr>
        <w:t>efficiency of clinical research</w:t>
      </w:r>
      <w:r w:rsidR="0057467E" w:rsidRPr="00591445">
        <w:rPr>
          <w:rFonts w:eastAsia="Calibri"/>
        </w:rPr>
        <w:t>.</w:t>
      </w:r>
      <w:r w:rsidR="00BF2951" w:rsidRPr="00591445">
        <w:rPr>
          <w:rFonts w:eastAsia="Calibri"/>
        </w:rPr>
        <w:fldChar w:fldCharType="begin">
          <w:fldData xml:space="preserve">PEVuZE5vdGU+PENpdGU+PEF1dGhvcj5QZXJzc29uPC9BdXRob3I+PFllYXI+MjAyMTwvWWVhcj48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</w:fldData>
        </w:fldChar>
      </w:r>
      <w:r w:rsidR="00852248" w:rsidRPr="00591445">
        <w:rPr>
          <w:rFonts w:eastAsia="Calibri"/>
        </w:rPr>
        <w:instrText xml:space="preserve"> ADDIN EN.CITE </w:instrText>
      </w:r>
      <w:r w:rsidR="00852248" w:rsidRPr="00591445">
        <w:rPr>
          <w:rFonts w:eastAsia="Calibri"/>
        </w:rPr>
        <w:fldChar w:fldCharType="begin">
          <w:fldData xml:space="preserve">PEVuZE5vdGU+PENpdGU+PEF1dGhvcj5QZXJzc29uPC9BdXRob3I+PFllYXI+MjAyMTwvWWVhcj48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</w:fldData>
        </w:fldChar>
      </w:r>
      <w:r w:rsidR="00852248" w:rsidRPr="00591445">
        <w:rPr>
          <w:rFonts w:eastAsia="Calibri"/>
        </w:rPr>
        <w:instrText xml:space="preserve"> ADDIN EN.CITE.DATA </w:instrText>
      </w:r>
      <w:r w:rsidR="00852248" w:rsidRPr="00591445">
        <w:rPr>
          <w:rFonts w:eastAsia="Calibri"/>
        </w:rPr>
      </w:r>
      <w:r w:rsidR="00852248" w:rsidRPr="00591445">
        <w:rPr>
          <w:rFonts w:eastAsia="Calibri"/>
        </w:rPr>
        <w:fldChar w:fldCharType="end"/>
      </w:r>
      <w:r w:rsidR="00BF2951" w:rsidRPr="00591445">
        <w:rPr>
          <w:rFonts w:eastAsia="Calibri"/>
        </w:rPr>
      </w:r>
      <w:r w:rsidR="00BF2951" w:rsidRPr="00591445">
        <w:rPr>
          <w:rFonts w:eastAsia="Calibri"/>
        </w:rPr>
        <w:fldChar w:fldCharType="separate"/>
      </w:r>
      <w:r w:rsidR="00852248" w:rsidRPr="00591445">
        <w:rPr>
          <w:rFonts w:eastAsia="Calibri"/>
          <w:noProof/>
          <w:vertAlign w:val="superscript"/>
        </w:rPr>
        <w:t>10</w:t>
      </w:r>
      <w:r w:rsidR="00BF2951" w:rsidRPr="00591445">
        <w:rPr>
          <w:rFonts w:eastAsia="Calibri"/>
        </w:rPr>
        <w:fldChar w:fldCharType="end"/>
      </w:r>
    </w:p>
    <w:p w14:paraId="0D4CB245" w14:textId="77777777" w:rsidR="007E6167" w:rsidRPr="00591445" w:rsidRDefault="007E6167" w:rsidP="00241D51">
      <w:pPr>
        <w:rPr>
          <w:rFonts w:eastAsia="Calibri"/>
        </w:rPr>
      </w:pPr>
    </w:p>
    <w:p w14:paraId="4891DC99" w14:textId="47AFC745" w:rsidR="00A52C4B" w:rsidRPr="00591445" w:rsidRDefault="00A52C4B" w:rsidP="00241D51">
      <w:pPr>
        <w:pStyle w:val="Heading1"/>
        <w:rPr>
          <w:rFonts w:eastAsia="Calibri"/>
        </w:rPr>
      </w:pPr>
      <w:r w:rsidRPr="00591445">
        <w:rPr>
          <w:rFonts w:eastAsia="Calibri"/>
        </w:rPr>
        <w:lastRenderedPageBreak/>
        <w:t>Innovations in Trial Processes</w:t>
      </w:r>
    </w:p>
    <w:p w14:paraId="7FA02BA7" w14:textId="1B3C324A" w:rsidR="007E30BD" w:rsidRPr="00591445" w:rsidRDefault="00A52C4B" w:rsidP="00241D51">
      <w:pPr>
        <w:rPr>
          <w:rFonts w:eastAsia="Calibri"/>
        </w:rPr>
      </w:pPr>
      <w:r w:rsidRPr="00591445">
        <w:rPr>
          <w:rFonts w:eastAsia="Calibri"/>
        </w:rPr>
        <w:t>Embedding pragmatic clinical trials in routine care is a</w:t>
      </w:r>
      <w:r w:rsidR="00E117D5" w:rsidRPr="00591445">
        <w:rPr>
          <w:rFonts w:eastAsia="Calibri"/>
        </w:rPr>
        <w:t xml:space="preserve"> clear</w:t>
      </w:r>
      <w:r w:rsidRPr="00591445">
        <w:rPr>
          <w:rFonts w:eastAsia="Calibri"/>
        </w:rPr>
        <w:t xml:space="preserve"> opportunity</w:t>
      </w:r>
      <w:r w:rsidR="00AE739F" w:rsidRPr="00591445">
        <w:rPr>
          <w:rFonts w:eastAsia="Calibri"/>
        </w:rPr>
        <w:t xml:space="preserve">. </w:t>
      </w:r>
      <w:r w:rsidR="00422338" w:rsidRPr="00591445">
        <w:rPr>
          <w:rFonts w:eastAsia="Calibri"/>
        </w:rPr>
        <w:t xml:space="preserve"> </w:t>
      </w:r>
      <w:r w:rsidR="00546C70" w:rsidRPr="00591445">
        <w:rPr>
          <w:rFonts w:eastAsia="Calibri"/>
        </w:rPr>
        <w:t>‘</w:t>
      </w:r>
      <w:r w:rsidR="007E30BD" w:rsidRPr="00591445">
        <w:rPr>
          <w:rFonts w:eastAsia="Calibri"/>
        </w:rPr>
        <w:t>Point of Care</w:t>
      </w:r>
      <w:r w:rsidR="00546C70" w:rsidRPr="00591445">
        <w:rPr>
          <w:rFonts w:eastAsia="Calibri"/>
        </w:rPr>
        <w:t>’</w:t>
      </w:r>
      <w:r w:rsidR="007E30BD" w:rsidRPr="00591445">
        <w:rPr>
          <w:rFonts w:eastAsia="Calibri"/>
        </w:rPr>
        <w:t xml:space="preserve"> </w:t>
      </w:r>
      <w:r w:rsidR="00546C70" w:rsidRPr="00591445">
        <w:rPr>
          <w:rFonts w:eastAsia="Calibri"/>
        </w:rPr>
        <w:t>r</w:t>
      </w:r>
      <w:r w:rsidR="007E30BD" w:rsidRPr="00591445">
        <w:rPr>
          <w:rFonts w:eastAsia="Calibri"/>
        </w:rPr>
        <w:t xml:space="preserve">andomisation trials </w:t>
      </w:r>
      <w:r w:rsidR="00EF3598" w:rsidRPr="00591445">
        <w:rPr>
          <w:rFonts w:eastAsia="Calibri"/>
        </w:rPr>
        <w:t>could</w:t>
      </w:r>
      <w:r w:rsidR="007E30BD" w:rsidRPr="00591445">
        <w:rPr>
          <w:rFonts w:eastAsia="Calibri"/>
        </w:rPr>
        <w:t xml:space="preserve"> close the evidential gap of many treatments used in </w:t>
      </w:r>
      <w:r w:rsidR="00EA3CFE" w:rsidRPr="00591445">
        <w:rPr>
          <w:rFonts w:eastAsia="Calibri"/>
        </w:rPr>
        <w:t>standard</w:t>
      </w:r>
      <w:r w:rsidR="007E30BD" w:rsidRPr="00591445">
        <w:rPr>
          <w:rFonts w:eastAsia="Calibri"/>
        </w:rPr>
        <w:t xml:space="preserve"> care</w:t>
      </w:r>
      <w:r w:rsidR="00EA3CFE" w:rsidRPr="00591445">
        <w:rPr>
          <w:rFonts w:eastAsia="Calibri"/>
        </w:rPr>
        <w:t>,</w:t>
      </w:r>
      <w:r w:rsidR="00546C70" w:rsidRPr="00591445">
        <w:rPr>
          <w:rFonts w:eastAsia="Calibri"/>
        </w:rPr>
        <w:t xml:space="preserve"> </w:t>
      </w:r>
      <w:r w:rsidR="005F5CEF" w:rsidRPr="00591445">
        <w:rPr>
          <w:rFonts w:eastAsia="Calibri"/>
        </w:rPr>
        <w:t xml:space="preserve">but </w:t>
      </w:r>
      <w:r w:rsidR="00A92EE7" w:rsidRPr="00591445">
        <w:rPr>
          <w:rFonts w:eastAsia="Calibri"/>
        </w:rPr>
        <w:t xml:space="preserve">which </w:t>
      </w:r>
      <w:r w:rsidR="003F3A19" w:rsidRPr="00591445">
        <w:rPr>
          <w:rFonts w:eastAsia="Calibri"/>
        </w:rPr>
        <w:t>currently</w:t>
      </w:r>
      <w:r w:rsidR="00546C70" w:rsidRPr="00591445">
        <w:rPr>
          <w:rFonts w:eastAsia="Calibri"/>
        </w:rPr>
        <w:t xml:space="preserve"> demonstrate </w:t>
      </w:r>
      <w:r w:rsidR="007E30BD" w:rsidRPr="00591445">
        <w:rPr>
          <w:rFonts w:eastAsia="Calibri"/>
        </w:rPr>
        <w:t xml:space="preserve">substantial variation </w:t>
      </w:r>
      <w:r w:rsidR="003F3A19" w:rsidRPr="00591445">
        <w:rPr>
          <w:rFonts w:eastAsia="Calibri"/>
        </w:rPr>
        <w:t xml:space="preserve">in efficacy </w:t>
      </w:r>
      <w:r w:rsidR="007E30BD" w:rsidRPr="00591445">
        <w:rPr>
          <w:rFonts w:eastAsia="Calibri"/>
        </w:rPr>
        <w:t xml:space="preserve">across healthcare professionals. </w:t>
      </w:r>
      <w:r w:rsidR="00546C70" w:rsidRPr="00591445">
        <w:rPr>
          <w:rFonts w:eastAsia="Calibri"/>
        </w:rPr>
        <w:t xml:space="preserve"> </w:t>
      </w:r>
      <w:r w:rsidR="007E30BD" w:rsidRPr="00591445">
        <w:rPr>
          <w:rFonts w:eastAsia="Calibri"/>
        </w:rPr>
        <w:t xml:space="preserve">Advantages of using routine data are the improved generalisability of results, </w:t>
      </w:r>
      <w:r w:rsidR="005122A6" w:rsidRPr="00591445">
        <w:rPr>
          <w:rFonts w:eastAsia="Calibri"/>
        </w:rPr>
        <w:t xml:space="preserve">easier </w:t>
      </w:r>
      <w:r w:rsidR="007E30BD" w:rsidRPr="00591445">
        <w:rPr>
          <w:rFonts w:eastAsia="Calibri"/>
        </w:rPr>
        <w:t>implementation in</w:t>
      </w:r>
      <w:r w:rsidR="005122A6" w:rsidRPr="00591445">
        <w:rPr>
          <w:rFonts w:eastAsia="Calibri"/>
        </w:rPr>
        <w:t>to</w:t>
      </w:r>
      <w:r w:rsidR="007E30BD" w:rsidRPr="00591445">
        <w:rPr>
          <w:rFonts w:eastAsia="Calibri"/>
        </w:rPr>
        <w:t xml:space="preserve"> clinical care pathways, and the decrease in burden of trial administration</w:t>
      </w:r>
      <w:r w:rsidR="007C3E4D" w:rsidRPr="00591445">
        <w:rPr>
          <w:rFonts w:eastAsia="Calibri"/>
        </w:rPr>
        <w:t xml:space="preserve"> (</w:t>
      </w:r>
      <w:r w:rsidR="007E30BD" w:rsidRPr="00591445">
        <w:rPr>
          <w:rFonts w:eastAsia="Calibri"/>
        </w:rPr>
        <w:t>including safety outcomes</w:t>
      </w:r>
      <w:r w:rsidR="007C3E4D" w:rsidRPr="00591445">
        <w:rPr>
          <w:rFonts w:eastAsia="Calibri"/>
        </w:rPr>
        <w:t xml:space="preserve">), </w:t>
      </w:r>
      <w:r w:rsidR="007E30BD" w:rsidRPr="00591445">
        <w:rPr>
          <w:rFonts w:eastAsia="Calibri"/>
        </w:rPr>
        <w:t xml:space="preserve">thereby reducing operational costs. </w:t>
      </w:r>
      <w:r w:rsidR="007C3E4D" w:rsidRPr="00591445">
        <w:rPr>
          <w:rFonts w:eastAsia="Calibri"/>
        </w:rPr>
        <w:t xml:space="preserve"> </w:t>
      </w:r>
      <w:r w:rsidR="008C4985" w:rsidRPr="00591445">
        <w:rPr>
          <w:rFonts w:eastAsia="Calibri"/>
        </w:rPr>
        <w:t>B</w:t>
      </w:r>
      <w:r w:rsidR="007E30BD" w:rsidRPr="00591445">
        <w:rPr>
          <w:rFonts w:eastAsia="Calibri"/>
        </w:rPr>
        <w:t xml:space="preserve">uilding a platform for embedding research within routine care </w:t>
      </w:r>
      <w:r w:rsidR="00916636" w:rsidRPr="00591445">
        <w:rPr>
          <w:rFonts w:eastAsia="Calibri"/>
        </w:rPr>
        <w:t>allows for</w:t>
      </w:r>
      <w:r w:rsidR="00A22450" w:rsidRPr="00591445">
        <w:rPr>
          <w:rFonts w:eastAsia="Calibri"/>
        </w:rPr>
        <w:t xml:space="preserve"> efficient</w:t>
      </w:r>
      <w:r w:rsidR="007E30BD" w:rsidRPr="00591445">
        <w:rPr>
          <w:rFonts w:eastAsia="Calibri"/>
        </w:rPr>
        <w:t xml:space="preserve"> serial experiments</w:t>
      </w:r>
      <w:r w:rsidR="008C4985" w:rsidRPr="00591445">
        <w:rPr>
          <w:rFonts w:eastAsia="Calibri"/>
        </w:rPr>
        <w:t>,</w:t>
      </w:r>
      <w:r w:rsidR="007E30BD" w:rsidRPr="00591445">
        <w:rPr>
          <w:rFonts w:eastAsia="Calibri"/>
        </w:rPr>
        <w:t xml:space="preserve"> or even enable parallel adaptive trials</w:t>
      </w:r>
      <w:r w:rsidR="00E652A2" w:rsidRPr="00591445">
        <w:rPr>
          <w:rFonts w:eastAsia="Calibri"/>
        </w:rPr>
        <w:t xml:space="preserve"> as seen in the COVID-19 pandemic</w:t>
      </w:r>
      <w:r w:rsidR="00EA704F" w:rsidRPr="00591445">
        <w:rPr>
          <w:rFonts w:eastAsia="Calibri"/>
        </w:rPr>
        <w:t>.</w:t>
      </w:r>
      <w:r w:rsidR="00330CCA" w:rsidRPr="00591445">
        <w:rPr>
          <w:rFonts w:eastAsia="Calibri"/>
        </w:rPr>
        <w:fldChar w:fldCharType="begin">
          <w:fldData xml:space="preserve">PEVuZE5vdGU+PENpdGU+PEF1dGhvcj5SZWNvdmVyeSBDb2xsYWJvcmF0aXZlIEdyb3VwPC9BdXRo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</w:fldData>
        </w:fldChar>
      </w:r>
      <w:r w:rsidR="00852248" w:rsidRPr="00591445">
        <w:rPr>
          <w:rFonts w:eastAsia="Calibri"/>
        </w:rPr>
        <w:instrText xml:space="preserve"> ADDIN EN.CITE </w:instrText>
      </w:r>
      <w:r w:rsidR="00852248" w:rsidRPr="00591445">
        <w:rPr>
          <w:rFonts w:eastAsia="Calibri"/>
        </w:rPr>
        <w:fldChar w:fldCharType="begin">
          <w:fldData xml:space="preserve">PEVuZE5vdGU+PENpdGU+PEF1dGhvcj5SZWNvdmVyeSBDb2xsYWJvcmF0aXZlIEdyb3VwPC9BdXRo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</w:fldData>
        </w:fldChar>
      </w:r>
      <w:r w:rsidR="00852248" w:rsidRPr="00591445">
        <w:rPr>
          <w:rFonts w:eastAsia="Calibri"/>
        </w:rPr>
        <w:instrText xml:space="preserve"> ADDIN EN.CITE.DATA </w:instrText>
      </w:r>
      <w:r w:rsidR="00852248" w:rsidRPr="00591445">
        <w:rPr>
          <w:rFonts w:eastAsia="Calibri"/>
        </w:rPr>
      </w:r>
      <w:r w:rsidR="00852248" w:rsidRPr="00591445">
        <w:rPr>
          <w:rFonts w:eastAsia="Calibri"/>
        </w:rPr>
        <w:fldChar w:fldCharType="end"/>
      </w:r>
      <w:r w:rsidR="00330CCA" w:rsidRPr="00591445">
        <w:rPr>
          <w:rFonts w:eastAsia="Calibri"/>
        </w:rPr>
      </w:r>
      <w:r w:rsidR="00330CCA" w:rsidRPr="00591445">
        <w:rPr>
          <w:rFonts w:eastAsia="Calibri"/>
        </w:rPr>
        <w:fldChar w:fldCharType="separate"/>
      </w:r>
      <w:r w:rsidR="00852248" w:rsidRPr="00591445">
        <w:rPr>
          <w:rFonts w:eastAsia="Calibri"/>
          <w:noProof/>
          <w:vertAlign w:val="superscript"/>
        </w:rPr>
        <w:t>11</w:t>
      </w:r>
      <w:r w:rsidR="00330CCA" w:rsidRPr="00591445">
        <w:rPr>
          <w:rFonts w:eastAsia="Calibri"/>
        </w:rPr>
        <w:fldChar w:fldCharType="end"/>
      </w:r>
      <w:r w:rsidR="00771201" w:rsidRPr="00591445">
        <w:rPr>
          <w:rFonts w:eastAsia="Calibri"/>
        </w:rPr>
        <w:t xml:space="preserve"> </w:t>
      </w:r>
      <w:r w:rsidR="001660F1" w:rsidRPr="00591445">
        <w:rPr>
          <w:rFonts w:eastAsia="Calibri"/>
        </w:rPr>
        <w:t xml:space="preserve"> </w:t>
      </w:r>
      <w:r w:rsidR="00771201" w:rsidRPr="00591445">
        <w:rPr>
          <w:rFonts w:eastAsia="Calibri"/>
        </w:rPr>
        <w:t>An example of EHR</w:t>
      </w:r>
      <w:r w:rsidR="0031729C" w:rsidRPr="00591445">
        <w:rPr>
          <w:rFonts w:eastAsia="Calibri"/>
        </w:rPr>
        <w:t>-</w:t>
      </w:r>
      <w:r w:rsidR="00771201" w:rsidRPr="00591445">
        <w:rPr>
          <w:rFonts w:eastAsia="Calibri"/>
        </w:rPr>
        <w:t xml:space="preserve">embedded research are </w:t>
      </w:r>
      <w:r w:rsidR="00826B2A" w:rsidRPr="00591445">
        <w:rPr>
          <w:rFonts w:eastAsia="Calibri"/>
        </w:rPr>
        <w:t>‘</w:t>
      </w:r>
      <w:r w:rsidR="00771201" w:rsidRPr="00591445">
        <w:rPr>
          <w:rFonts w:eastAsia="Calibri"/>
        </w:rPr>
        <w:t>nudging</w:t>
      </w:r>
      <w:r w:rsidR="00826B2A" w:rsidRPr="00591445">
        <w:rPr>
          <w:rFonts w:eastAsia="Calibri"/>
        </w:rPr>
        <w:t>’</w:t>
      </w:r>
      <w:r w:rsidR="00771201" w:rsidRPr="00591445">
        <w:rPr>
          <w:rFonts w:eastAsia="Calibri"/>
        </w:rPr>
        <w:t xml:space="preserve"> trials that aim to improve quality of care through clinical decision support systems.</w:t>
      </w:r>
      <w:r w:rsidR="001660F1" w:rsidRPr="00591445">
        <w:rPr>
          <w:rFonts w:eastAsia="Calibri"/>
        </w:rPr>
        <w:fldChar w:fldCharType="begin">
          <w:fldData xml:space="preserve">PEVuZE5vdGU+PENpdGU+PEF1dGhvcj5DaGVuPC9BdXRob3I+PFllYXI+MjAyMjwvWWVhcj48UmVj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</w:fldData>
        </w:fldChar>
      </w:r>
      <w:r w:rsidR="00852248" w:rsidRPr="00591445">
        <w:rPr>
          <w:rFonts w:eastAsia="Calibri"/>
        </w:rPr>
        <w:instrText xml:space="preserve"> ADDIN EN.CITE </w:instrText>
      </w:r>
      <w:r w:rsidR="00852248" w:rsidRPr="00591445">
        <w:rPr>
          <w:rFonts w:eastAsia="Calibri"/>
        </w:rPr>
        <w:fldChar w:fldCharType="begin">
          <w:fldData xml:space="preserve">PEVuZE5vdGU+PENpdGU+PEF1dGhvcj5DaGVuPC9BdXRob3I+PFllYXI+MjAyMjwvWWVhcj48UmVj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</w:fldData>
        </w:fldChar>
      </w:r>
      <w:r w:rsidR="00852248" w:rsidRPr="00591445">
        <w:rPr>
          <w:rFonts w:eastAsia="Calibri"/>
        </w:rPr>
        <w:instrText xml:space="preserve"> ADDIN EN.CITE.DATA </w:instrText>
      </w:r>
      <w:r w:rsidR="00852248" w:rsidRPr="00591445">
        <w:rPr>
          <w:rFonts w:eastAsia="Calibri"/>
        </w:rPr>
      </w:r>
      <w:r w:rsidR="00852248" w:rsidRPr="00591445">
        <w:rPr>
          <w:rFonts w:eastAsia="Calibri"/>
        </w:rPr>
        <w:fldChar w:fldCharType="end"/>
      </w:r>
      <w:r w:rsidR="001660F1" w:rsidRPr="00591445">
        <w:rPr>
          <w:rFonts w:eastAsia="Calibri"/>
        </w:rPr>
      </w:r>
      <w:r w:rsidR="001660F1" w:rsidRPr="00591445">
        <w:rPr>
          <w:rFonts w:eastAsia="Calibri"/>
        </w:rPr>
        <w:fldChar w:fldCharType="separate"/>
      </w:r>
      <w:r w:rsidR="00852248" w:rsidRPr="00591445">
        <w:rPr>
          <w:rFonts w:eastAsia="Calibri"/>
          <w:noProof/>
          <w:vertAlign w:val="superscript"/>
        </w:rPr>
        <w:t>12</w:t>
      </w:r>
      <w:r w:rsidR="001660F1" w:rsidRPr="00591445">
        <w:rPr>
          <w:rFonts w:eastAsia="Calibri"/>
        </w:rPr>
        <w:fldChar w:fldCharType="end"/>
      </w:r>
      <w:r w:rsidR="00771201" w:rsidRPr="00591445">
        <w:rPr>
          <w:rFonts w:eastAsia="Calibri"/>
        </w:rPr>
        <w:t xml:space="preserve"> </w:t>
      </w:r>
      <w:r w:rsidR="00826B2A" w:rsidRPr="00591445">
        <w:rPr>
          <w:rFonts w:eastAsia="Calibri"/>
        </w:rPr>
        <w:t xml:space="preserve"> </w:t>
      </w:r>
    </w:p>
    <w:p w14:paraId="42A72CB0" w14:textId="45DE90C1" w:rsidR="005D165A" w:rsidRPr="00591445" w:rsidRDefault="005D165A" w:rsidP="00241D51">
      <w:pPr>
        <w:rPr>
          <w:rFonts w:eastAsia="Calibri"/>
        </w:rPr>
      </w:pPr>
    </w:p>
    <w:p w14:paraId="3EB79CE1" w14:textId="5193D16F" w:rsidR="007E30BD" w:rsidRPr="00591445" w:rsidRDefault="007E30BD" w:rsidP="00241D51">
      <w:pPr>
        <w:rPr>
          <w:rFonts w:eastAsia="Calibri"/>
        </w:rPr>
      </w:pPr>
      <w:r w:rsidRPr="00591445">
        <w:rPr>
          <w:rFonts w:eastAsia="Calibri"/>
        </w:rPr>
        <w:t>However, major challenges exi</w:t>
      </w:r>
      <w:r w:rsidR="003B612F" w:rsidRPr="00591445">
        <w:rPr>
          <w:rFonts w:eastAsia="Calibri"/>
        </w:rPr>
        <w:t>s</w:t>
      </w:r>
      <w:r w:rsidRPr="00591445">
        <w:rPr>
          <w:rFonts w:eastAsia="Calibri"/>
        </w:rPr>
        <w:t xml:space="preserve">t to actually adopt an embedded trial platform that spans multiple hospitals, countries </w:t>
      </w:r>
      <w:r w:rsidR="00D00A01" w:rsidRPr="00591445">
        <w:rPr>
          <w:rFonts w:eastAsia="Calibri"/>
        </w:rPr>
        <w:t>or even</w:t>
      </w:r>
      <w:r w:rsidRPr="00591445">
        <w:rPr>
          <w:rFonts w:eastAsia="Calibri"/>
        </w:rPr>
        <w:t xml:space="preserve"> different healthcare systems. </w:t>
      </w:r>
      <w:r w:rsidR="00845527" w:rsidRPr="00591445">
        <w:rPr>
          <w:rFonts w:eastAsia="Calibri"/>
        </w:rPr>
        <w:t xml:space="preserve"> </w:t>
      </w:r>
      <w:r w:rsidRPr="00591445">
        <w:rPr>
          <w:rFonts w:eastAsia="Calibri"/>
        </w:rPr>
        <w:t xml:space="preserve">First, harmonization of clinical care pathways is needed to standardize data collection across sites and </w:t>
      </w:r>
      <w:r w:rsidR="00BF6400" w:rsidRPr="00591445">
        <w:rPr>
          <w:rFonts w:eastAsia="Calibri"/>
        </w:rPr>
        <w:t xml:space="preserve">ensure high </w:t>
      </w:r>
      <w:r w:rsidRPr="00591445">
        <w:rPr>
          <w:rFonts w:eastAsia="Calibri"/>
        </w:rPr>
        <w:t xml:space="preserve">data quality. </w:t>
      </w:r>
      <w:r w:rsidR="00845527" w:rsidRPr="00591445">
        <w:rPr>
          <w:rFonts w:eastAsia="Calibri"/>
        </w:rPr>
        <w:t xml:space="preserve"> </w:t>
      </w:r>
      <w:r w:rsidRPr="00591445">
        <w:rPr>
          <w:rFonts w:eastAsia="Calibri"/>
        </w:rPr>
        <w:t xml:space="preserve">Exemplars of networks are </w:t>
      </w:r>
      <w:proofErr w:type="spellStart"/>
      <w:r w:rsidRPr="00591445">
        <w:rPr>
          <w:rFonts w:eastAsia="Calibri"/>
        </w:rPr>
        <w:t>PCORnet</w:t>
      </w:r>
      <w:proofErr w:type="spellEnd"/>
      <w:r w:rsidR="00891742" w:rsidRPr="00591445">
        <w:rPr>
          <w:rFonts w:eastAsia="Calibri"/>
        </w:rPr>
        <w:t xml:space="preserve"> </w:t>
      </w:r>
      <w:r w:rsidR="001438B5" w:rsidRPr="00591445">
        <w:rPr>
          <w:rFonts w:eastAsia="Calibri"/>
        </w:rPr>
        <w:t xml:space="preserve">and COSMOS </w:t>
      </w:r>
      <w:r w:rsidR="00891742" w:rsidRPr="00591445">
        <w:rPr>
          <w:rFonts w:eastAsia="Calibri"/>
        </w:rPr>
        <w:t>in the US</w:t>
      </w:r>
      <w:r w:rsidRPr="00591445">
        <w:rPr>
          <w:rFonts w:eastAsia="Calibri"/>
        </w:rPr>
        <w:t xml:space="preserve">, </w:t>
      </w:r>
      <w:proofErr w:type="spellStart"/>
      <w:r w:rsidRPr="00591445">
        <w:rPr>
          <w:rFonts w:eastAsia="Calibri"/>
        </w:rPr>
        <w:t>SwedeHeart</w:t>
      </w:r>
      <w:proofErr w:type="spellEnd"/>
      <w:r w:rsidR="00891742" w:rsidRPr="00591445">
        <w:rPr>
          <w:rFonts w:eastAsia="Calibri"/>
        </w:rPr>
        <w:t xml:space="preserve"> in Sweden</w:t>
      </w:r>
      <w:r w:rsidRPr="00591445">
        <w:rPr>
          <w:rFonts w:eastAsia="Calibri"/>
        </w:rPr>
        <w:t xml:space="preserve">, </w:t>
      </w:r>
      <w:r w:rsidR="003B612F" w:rsidRPr="00591445">
        <w:rPr>
          <w:rFonts w:eastAsia="Calibri"/>
        </w:rPr>
        <w:t xml:space="preserve">and </w:t>
      </w:r>
      <w:r w:rsidR="00462762" w:rsidRPr="00591445">
        <w:rPr>
          <w:rFonts w:eastAsia="Calibri"/>
        </w:rPr>
        <w:t>CPRD in the UK.</w:t>
      </w:r>
      <w:r w:rsidR="001F2D4B" w:rsidRPr="00591445">
        <w:rPr>
          <w:rFonts w:eastAsia="Calibri"/>
        </w:rPr>
        <w:t xml:space="preserve"> </w:t>
      </w:r>
      <w:r w:rsidR="001660F1" w:rsidRPr="00591445">
        <w:rPr>
          <w:rFonts w:eastAsia="Calibri"/>
        </w:rPr>
        <w:t xml:space="preserve"> </w:t>
      </w:r>
      <w:r w:rsidR="006C5D28" w:rsidRPr="00591445">
        <w:rPr>
          <w:rFonts w:eastAsia="Calibri"/>
        </w:rPr>
        <w:t xml:space="preserve">Some of these networks, along with similar initiatives at a local health system level, were developed initially for </w:t>
      </w:r>
      <w:r w:rsidR="001F2D4B" w:rsidRPr="00591445">
        <w:rPr>
          <w:rFonts w:eastAsia="Calibri"/>
        </w:rPr>
        <w:t xml:space="preserve">quality improvement efforts. While distinct </w:t>
      </w:r>
      <w:r w:rsidR="00BF6400" w:rsidRPr="00591445">
        <w:rPr>
          <w:rFonts w:eastAsia="Calibri"/>
        </w:rPr>
        <w:t xml:space="preserve">from research </w:t>
      </w:r>
      <w:r w:rsidR="001F2D4B" w:rsidRPr="00591445">
        <w:rPr>
          <w:rFonts w:eastAsia="Calibri"/>
        </w:rPr>
        <w:t>activit</w:t>
      </w:r>
      <w:r w:rsidR="00040A09" w:rsidRPr="00591445">
        <w:rPr>
          <w:rFonts w:eastAsia="Calibri"/>
        </w:rPr>
        <w:t>y</w:t>
      </w:r>
      <w:r w:rsidR="001F2D4B" w:rsidRPr="00591445">
        <w:rPr>
          <w:rFonts w:eastAsia="Calibri"/>
        </w:rPr>
        <w:t xml:space="preserve">, </w:t>
      </w:r>
      <w:r w:rsidR="00147FAA" w:rsidRPr="00591445">
        <w:rPr>
          <w:rFonts w:eastAsia="Calibri"/>
        </w:rPr>
        <w:t>both</w:t>
      </w:r>
      <w:r w:rsidR="001F2D4B" w:rsidRPr="00591445">
        <w:rPr>
          <w:rFonts w:eastAsia="Calibri"/>
        </w:rPr>
        <w:t xml:space="preserve"> may use overlapping infrastructure and data</w:t>
      </w:r>
      <w:r w:rsidR="00147FAA" w:rsidRPr="00591445">
        <w:rPr>
          <w:rFonts w:eastAsia="Calibri"/>
        </w:rPr>
        <w:t>,</w:t>
      </w:r>
      <w:r w:rsidR="001F2D4B" w:rsidRPr="00591445">
        <w:rPr>
          <w:rFonts w:eastAsia="Calibri"/>
        </w:rPr>
        <w:t xml:space="preserve"> and </w:t>
      </w:r>
      <w:r w:rsidR="00147FAA" w:rsidRPr="00591445">
        <w:rPr>
          <w:rFonts w:eastAsia="Calibri"/>
        </w:rPr>
        <w:t xml:space="preserve">could </w:t>
      </w:r>
      <w:r w:rsidR="001F2D4B" w:rsidRPr="00591445">
        <w:rPr>
          <w:rFonts w:eastAsia="Calibri"/>
        </w:rPr>
        <w:t>benefit from alignment of activities.</w:t>
      </w:r>
      <w:r w:rsidR="001660F1" w:rsidRPr="00591445">
        <w:rPr>
          <w:rFonts w:eastAsia="Calibri"/>
        </w:rPr>
        <w:t xml:space="preserve"> </w:t>
      </w:r>
      <w:r w:rsidR="00462762" w:rsidRPr="00591445">
        <w:rPr>
          <w:rFonts w:eastAsia="Calibri"/>
        </w:rPr>
        <w:t xml:space="preserve"> </w:t>
      </w:r>
      <w:r w:rsidRPr="00591445">
        <w:rPr>
          <w:rFonts w:eastAsia="Calibri"/>
        </w:rPr>
        <w:t>Second, a common data model should be ad</w:t>
      </w:r>
      <w:r w:rsidR="00462762" w:rsidRPr="00591445">
        <w:rPr>
          <w:rFonts w:eastAsia="Calibri"/>
        </w:rPr>
        <w:t>o</w:t>
      </w:r>
      <w:r w:rsidRPr="00591445">
        <w:rPr>
          <w:rFonts w:eastAsia="Calibri"/>
        </w:rPr>
        <w:t>pted to facilitate mapping of collected variables</w:t>
      </w:r>
      <w:r w:rsidR="007655DB" w:rsidRPr="00591445">
        <w:rPr>
          <w:rFonts w:eastAsia="Calibri"/>
        </w:rPr>
        <w:t xml:space="preserve"> (for example, the Observational Medical Outcomes Partnership [OMOP] </w:t>
      </w:r>
      <w:r w:rsidR="00D175DE" w:rsidRPr="00591445">
        <w:rPr>
          <w:rFonts w:eastAsia="Calibri"/>
        </w:rPr>
        <w:t>Common Data Model</w:t>
      </w:r>
      <w:r w:rsidR="007655DB" w:rsidRPr="00591445">
        <w:rPr>
          <w:rFonts w:eastAsia="Calibri"/>
        </w:rPr>
        <w:t>)</w:t>
      </w:r>
      <w:r w:rsidRPr="00591445">
        <w:rPr>
          <w:rFonts w:eastAsia="Calibri"/>
        </w:rPr>
        <w:t xml:space="preserve">. </w:t>
      </w:r>
      <w:r w:rsidR="00D175DE" w:rsidRPr="00591445">
        <w:rPr>
          <w:rFonts w:eastAsia="Calibri"/>
        </w:rPr>
        <w:t xml:space="preserve"> </w:t>
      </w:r>
      <w:r w:rsidRPr="00591445">
        <w:rPr>
          <w:rFonts w:eastAsia="Calibri"/>
        </w:rPr>
        <w:t>Blinding is technological</w:t>
      </w:r>
      <w:r w:rsidR="00257686" w:rsidRPr="00591445">
        <w:rPr>
          <w:rFonts w:eastAsia="Calibri"/>
        </w:rPr>
        <w:t>ly</w:t>
      </w:r>
      <w:r w:rsidRPr="00591445">
        <w:rPr>
          <w:rFonts w:eastAsia="Calibri"/>
        </w:rPr>
        <w:t xml:space="preserve"> feasible, but needs investment of EHR vendors.</w:t>
      </w:r>
      <w:r w:rsidR="00D67C2F" w:rsidRPr="00591445">
        <w:rPr>
          <w:rFonts w:eastAsia="Calibri"/>
        </w:rPr>
        <w:t xml:space="preserve"> </w:t>
      </w:r>
      <w:r w:rsidRPr="00591445">
        <w:rPr>
          <w:rFonts w:eastAsia="Calibri"/>
        </w:rPr>
        <w:t xml:space="preserve">Regulatory requirements </w:t>
      </w:r>
      <w:r w:rsidR="00D67C2F" w:rsidRPr="00591445">
        <w:rPr>
          <w:rFonts w:eastAsia="Calibri"/>
        </w:rPr>
        <w:t>need further</w:t>
      </w:r>
      <w:r w:rsidRPr="00591445">
        <w:rPr>
          <w:rFonts w:eastAsia="Calibri"/>
        </w:rPr>
        <w:t xml:space="preserve"> adapt</w:t>
      </w:r>
      <w:r w:rsidR="00D67C2F" w:rsidRPr="00591445">
        <w:rPr>
          <w:rFonts w:eastAsia="Calibri"/>
        </w:rPr>
        <w:t>ation</w:t>
      </w:r>
      <w:r w:rsidRPr="00591445">
        <w:rPr>
          <w:rFonts w:eastAsia="Calibri"/>
        </w:rPr>
        <w:t xml:space="preserve"> to digital technologies</w:t>
      </w:r>
      <w:r w:rsidR="00D67C2F" w:rsidRPr="00591445">
        <w:rPr>
          <w:rFonts w:eastAsia="Calibri"/>
        </w:rPr>
        <w:t xml:space="preserve">, </w:t>
      </w:r>
      <w:r w:rsidRPr="00591445">
        <w:rPr>
          <w:rFonts w:eastAsia="Calibri"/>
        </w:rPr>
        <w:t>guid</w:t>
      </w:r>
      <w:r w:rsidR="00266C88" w:rsidRPr="00591445">
        <w:rPr>
          <w:rFonts w:eastAsia="Calibri"/>
        </w:rPr>
        <w:t>ing</w:t>
      </w:r>
      <w:r w:rsidR="00257686" w:rsidRPr="00591445">
        <w:rPr>
          <w:rFonts w:eastAsia="Calibri"/>
        </w:rPr>
        <w:t xml:space="preserve"> and allowing</w:t>
      </w:r>
      <w:r w:rsidRPr="00591445">
        <w:rPr>
          <w:rFonts w:eastAsia="Calibri"/>
        </w:rPr>
        <w:t xml:space="preserve"> novel trial designs in collaboration with industry and healthcare professionals</w:t>
      </w:r>
      <w:r w:rsidR="00257686" w:rsidRPr="00591445">
        <w:rPr>
          <w:rFonts w:eastAsia="Calibri"/>
        </w:rPr>
        <w:t xml:space="preserve"> for regulatory approval</w:t>
      </w:r>
      <w:r w:rsidRPr="00591445">
        <w:rPr>
          <w:rFonts w:eastAsia="Calibri"/>
        </w:rPr>
        <w:t xml:space="preserve">. </w:t>
      </w:r>
      <w:r w:rsidR="00266C88" w:rsidRPr="00591445">
        <w:rPr>
          <w:rFonts w:eastAsia="Calibri"/>
        </w:rPr>
        <w:t xml:space="preserve"> </w:t>
      </w:r>
      <w:r w:rsidRPr="00591445">
        <w:rPr>
          <w:rFonts w:eastAsia="Calibri"/>
        </w:rPr>
        <w:t xml:space="preserve">For example, </w:t>
      </w:r>
      <w:r w:rsidR="00266C88" w:rsidRPr="00591445">
        <w:rPr>
          <w:rFonts w:eastAsia="Calibri"/>
        </w:rPr>
        <w:t xml:space="preserve">the </w:t>
      </w:r>
      <w:r w:rsidRPr="00591445">
        <w:rPr>
          <w:rFonts w:eastAsia="Calibri"/>
        </w:rPr>
        <w:t xml:space="preserve">requirements needed from EHR systems to trace changes for </w:t>
      </w:r>
      <w:r w:rsidR="009D5906" w:rsidRPr="00591445">
        <w:rPr>
          <w:rFonts w:eastAsia="Calibri"/>
        </w:rPr>
        <w:t xml:space="preserve">an </w:t>
      </w:r>
      <w:r w:rsidRPr="00591445">
        <w:rPr>
          <w:rFonts w:eastAsia="Calibri"/>
        </w:rPr>
        <w:t>audit trail</w:t>
      </w:r>
      <w:r w:rsidR="009D5906" w:rsidRPr="00591445">
        <w:rPr>
          <w:rFonts w:eastAsia="Calibri"/>
        </w:rPr>
        <w:t>,</w:t>
      </w:r>
      <w:r w:rsidRPr="00591445">
        <w:rPr>
          <w:rFonts w:eastAsia="Calibri"/>
        </w:rPr>
        <w:t xml:space="preserve"> without </w:t>
      </w:r>
      <w:r w:rsidR="009D5906" w:rsidRPr="00591445">
        <w:rPr>
          <w:rFonts w:eastAsia="Calibri"/>
        </w:rPr>
        <w:t>leading to unnecessary</w:t>
      </w:r>
      <w:r w:rsidRPr="00591445">
        <w:rPr>
          <w:rFonts w:eastAsia="Calibri"/>
        </w:rPr>
        <w:t xml:space="preserve"> burden o</w:t>
      </w:r>
      <w:r w:rsidR="009D5906" w:rsidRPr="00591445">
        <w:rPr>
          <w:rFonts w:eastAsia="Calibri"/>
        </w:rPr>
        <w:t>n</w:t>
      </w:r>
      <w:r w:rsidRPr="00591445">
        <w:rPr>
          <w:rFonts w:eastAsia="Calibri"/>
        </w:rPr>
        <w:t xml:space="preserve"> healthcare professionals. </w:t>
      </w:r>
    </w:p>
    <w:p w14:paraId="74BB7EF0" w14:textId="45316E72" w:rsidR="00A374F5" w:rsidRPr="00591445" w:rsidRDefault="00A374F5" w:rsidP="00241D51">
      <w:pPr>
        <w:rPr>
          <w:rFonts w:eastAsia="Calibri"/>
        </w:rPr>
      </w:pPr>
    </w:p>
    <w:p w14:paraId="5495050B" w14:textId="6A6017D9" w:rsidR="00A374F5" w:rsidRPr="00591445" w:rsidRDefault="00A374F5" w:rsidP="00241D51">
      <w:pPr>
        <w:pStyle w:val="Heading1"/>
        <w:rPr>
          <w:rFonts w:eastAsia="Calibri"/>
        </w:rPr>
      </w:pPr>
      <w:r w:rsidRPr="00591445">
        <w:rPr>
          <w:rFonts w:eastAsia="Calibri"/>
        </w:rPr>
        <w:t>Innovations in Outcomes</w:t>
      </w:r>
    </w:p>
    <w:p w14:paraId="7506729F" w14:textId="20BA096C" w:rsidR="00A374F5" w:rsidRPr="00591445" w:rsidRDefault="00A374F5" w:rsidP="00241D51">
      <w:pPr>
        <w:rPr>
          <w:rFonts w:eastAsia="Calibri"/>
          <w:vertAlign w:val="superscript"/>
        </w:rPr>
      </w:pPr>
      <w:r w:rsidRPr="00591445">
        <w:rPr>
          <w:rFonts w:eastAsia="Calibri"/>
        </w:rPr>
        <w:t>A</w:t>
      </w:r>
      <w:r w:rsidR="005A2C67" w:rsidRPr="00591445">
        <w:rPr>
          <w:rFonts w:eastAsia="Calibri"/>
        </w:rPr>
        <w:t>nother</w:t>
      </w:r>
      <w:r w:rsidRPr="00591445">
        <w:rPr>
          <w:rFonts w:eastAsia="Calibri"/>
        </w:rPr>
        <w:t xml:space="preserve"> value proposition for the use of digital technology is </w:t>
      </w:r>
      <w:r w:rsidR="00C371D2" w:rsidRPr="00591445">
        <w:rPr>
          <w:rFonts w:eastAsia="Calibri"/>
        </w:rPr>
        <w:t>to</w:t>
      </w:r>
      <w:r w:rsidRPr="00591445">
        <w:rPr>
          <w:rFonts w:eastAsia="Calibri"/>
        </w:rPr>
        <w:t xml:space="preserve"> facilitat</w:t>
      </w:r>
      <w:r w:rsidR="00C371D2" w:rsidRPr="00591445">
        <w:rPr>
          <w:rFonts w:eastAsia="Calibri"/>
        </w:rPr>
        <w:t>e</w:t>
      </w:r>
      <w:r w:rsidRPr="00591445">
        <w:rPr>
          <w:rFonts w:eastAsia="Calibri"/>
        </w:rPr>
        <w:t xml:space="preserve"> decentralized </w:t>
      </w:r>
      <w:r w:rsidR="008C585E" w:rsidRPr="00591445">
        <w:rPr>
          <w:rFonts w:eastAsia="Calibri"/>
        </w:rPr>
        <w:t xml:space="preserve">research </w:t>
      </w:r>
      <w:r w:rsidRPr="00591445">
        <w:rPr>
          <w:rFonts w:eastAsia="Calibri"/>
        </w:rPr>
        <w:t>activities</w:t>
      </w:r>
      <w:r w:rsidR="00C371D2" w:rsidRPr="00591445">
        <w:rPr>
          <w:rFonts w:eastAsia="Calibri"/>
        </w:rPr>
        <w:t>,</w:t>
      </w:r>
      <w:r w:rsidRPr="00591445">
        <w:rPr>
          <w:rFonts w:eastAsia="Calibri"/>
        </w:rPr>
        <w:t xml:space="preserve"> where participants can enrol </w:t>
      </w:r>
      <w:r w:rsidR="00B10B2F" w:rsidRPr="00591445">
        <w:rPr>
          <w:rFonts w:eastAsia="Calibri"/>
        </w:rPr>
        <w:t xml:space="preserve">and be followed-up without </w:t>
      </w:r>
      <w:r w:rsidRPr="00591445">
        <w:rPr>
          <w:rFonts w:eastAsia="Calibri"/>
        </w:rPr>
        <w:t xml:space="preserve">healthcare </w:t>
      </w:r>
      <w:r w:rsidR="003A201B" w:rsidRPr="00591445">
        <w:rPr>
          <w:rFonts w:eastAsia="Calibri"/>
        </w:rPr>
        <w:t>visits</w:t>
      </w:r>
      <w:r w:rsidRPr="00591445">
        <w:rPr>
          <w:rFonts w:eastAsia="Calibri"/>
        </w:rPr>
        <w:t xml:space="preserve">. </w:t>
      </w:r>
      <w:r w:rsidR="003A201B" w:rsidRPr="00591445">
        <w:rPr>
          <w:rFonts w:eastAsia="Calibri"/>
        </w:rPr>
        <w:t xml:space="preserve"> </w:t>
      </w:r>
      <w:r w:rsidR="00A801B7" w:rsidRPr="00591445">
        <w:rPr>
          <w:rFonts w:eastAsia="Calibri"/>
        </w:rPr>
        <w:t xml:space="preserve">The COVID-19 pandemic </w:t>
      </w:r>
      <w:r w:rsidR="008C6C94" w:rsidRPr="00591445">
        <w:rPr>
          <w:rFonts w:eastAsia="Calibri"/>
        </w:rPr>
        <w:t>accelerated</w:t>
      </w:r>
      <w:r w:rsidR="00A801B7" w:rsidRPr="00591445">
        <w:rPr>
          <w:rFonts w:eastAsia="Calibri"/>
        </w:rPr>
        <w:t xml:space="preserve"> </w:t>
      </w:r>
      <w:r w:rsidR="008C6C94" w:rsidRPr="00591445">
        <w:rPr>
          <w:rFonts w:eastAsia="Calibri"/>
        </w:rPr>
        <w:t xml:space="preserve">both </w:t>
      </w:r>
      <w:r w:rsidR="00A801B7" w:rsidRPr="00591445">
        <w:rPr>
          <w:rFonts w:eastAsia="Calibri"/>
        </w:rPr>
        <w:t xml:space="preserve">the need, and approvals for </w:t>
      </w:r>
      <w:r w:rsidR="008C6C94" w:rsidRPr="00591445">
        <w:rPr>
          <w:rFonts w:eastAsia="Calibri"/>
        </w:rPr>
        <w:t>these approach</w:t>
      </w:r>
      <w:r w:rsidR="00CD7465" w:rsidRPr="00591445">
        <w:rPr>
          <w:rFonts w:eastAsia="Calibri"/>
        </w:rPr>
        <w:t>e</w:t>
      </w:r>
      <w:r w:rsidR="008C6C94" w:rsidRPr="00591445">
        <w:rPr>
          <w:rFonts w:eastAsia="Calibri"/>
        </w:rPr>
        <w:t>s.</w:t>
      </w:r>
      <w:r w:rsidR="008C6C94" w:rsidRPr="00591445">
        <w:rPr>
          <w:rFonts w:eastAsia="Calibri"/>
        </w:rPr>
        <w:fldChar w:fldCharType="begin">
          <w:fldData xml:space="preserve">PEVuZE5vdGU+PENpdGU+PEF1dGhvcj5TYW1za3k8L0F1dGhvcj48WWVhcj4yMDIwPC9ZZWFyPjxS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</w:fldData>
        </w:fldChar>
      </w:r>
      <w:r w:rsidR="00852248" w:rsidRPr="00591445">
        <w:rPr>
          <w:rFonts w:eastAsia="Calibri"/>
        </w:rPr>
        <w:instrText xml:space="preserve"> ADDIN EN.CITE </w:instrText>
      </w:r>
      <w:r w:rsidR="00852248" w:rsidRPr="00591445">
        <w:rPr>
          <w:rFonts w:eastAsia="Calibri"/>
        </w:rPr>
        <w:fldChar w:fldCharType="begin">
          <w:fldData xml:space="preserve">PEVuZE5vdGU+PENpdGU+PEF1dGhvcj5TYW1za3k8L0F1dGhvcj48WWVhcj4yMDIwPC9ZZWFyPjxS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</w:fldData>
        </w:fldChar>
      </w:r>
      <w:r w:rsidR="00852248" w:rsidRPr="00591445">
        <w:rPr>
          <w:rFonts w:eastAsia="Calibri"/>
        </w:rPr>
        <w:instrText xml:space="preserve"> ADDIN EN.CITE.DATA </w:instrText>
      </w:r>
      <w:r w:rsidR="00852248" w:rsidRPr="00591445">
        <w:rPr>
          <w:rFonts w:eastAsia="Calibri"/>
        </w:rPr>
      </w:r>
      <w:r w:rsidR="00852248" w:rsidRPr="00591445">
        <w:rPr>
          <w:rFonts w:eastAsia="Calibri"/>
        </w:rPr>
        <w:fldChar w:fldCharType="end"/>
      </w:r>
      <w:r w:rsidR="008C6C94" w:rsidRPr="00591445">
        <w:rPr>
          <w:rFonts w:eastAsia="Calibri"/>
        </w:rPr>
      </w:r>
      <w:r w:rsidR="008C6C94" w:rsidRPr="00591445">
        <w:rPr>
          <w:rFonts w:eastAsia="Calibri"/>
        </w:rPr>
        <w:fldChar w:fldCharType="separate"/>
      </w:r>
      <w:r w:rsidR="00852248" w:rsidRPr="00591445">
        <w:rPr>
          <w:rFonts w:eastAsia="Calibri"/>
          <w:noProof/>
          <w:vertAlign w:val="superscript"/>
        </w:rPr>
        <w:t>13</w:t>
      </w:r>
      <w:r w:rsidR="008C6C94" w:rsidRPr="00591445">
        <w:rPr>
          <w:rFonts w:eastAsia="Calibri"/>
        </w:rPr>
        <w:fldChar w:fldCharType="end"/>
      </w:r>
      <w:r w:rsidR="008C6C94" w:rsidRPr="00591445">
        <w:rPr>
          <w:rFonts w:eastAsia="Calibri"/>
        </w:rPr>
        <w:t xml:space="preserve">  </w:t>
      </w:r>
      <w:r w:rsidRPr="00591445">
        <w:rPr>
          <w:rFonts w:eastAsia="Calibri"/>
        </w:rPr>
        <w:t xml:space="preserve">Digital tools allow for real-time monitoring </w:t>
      </w:r>
      <w:r w:rsidR="003A201B" w:rsidRPr="00591445">
        <w:rPr>
          <w:rFonts w:eastAsia="Calibri"/>
        </w:rPr>
        <w:t>of</w:t>
      </w:r>
      <w:r w:rsidRPr="00591445">
        <w:rPr>
          <w:rFonts w:eastAsia="Calibri"/>
        </w:rPr>
        <w:t xml:space="preserve"> safety events and/or clinical outcomes</w:t>
      </w:r>
      <w:r w:rsidR="003A201B" w:rsidRPr="00591445">
        <w:rPr>
          <w:rFonts w:eastAsia="Calibri"/>
        </w:rPr>
        <w:t>,</w:t>
      </w:r>
      <w:r w:rsidR="005A2C67" w:rsidRPr="00591445">
        <w:rPr>
          <w:rFonts w:eastAsia="Calibri"/>
        </w:rPr>
        <w:t xml:space="preserve"> </w:t>
      </w:r>
      <w:r w:rsidR="003A201B" w:rsidRPr="00591445">
        <w:rPr>
          <w:rFonts w:eastAsia="Calibri"/>
        </w:rPr>
        <w:t>for example</w:t>
      </w:r>
      <w:r w:rsidRPr="00591445">
        <w:rPr>
          <w:rFonts w:eastAsia="Calibri"/>
        </w:rPr>
        <w:t xml:space="preserve">, wearable sensors </w:t>
      </w:r>
      <w:r w:rsidR="003A201B" w:rsidRPr="00591445">
        <w:rPr>
          <w:rFonts w:eastAsia="Calibri"/>
        </w:rPr>
        <w:t>to</w:t>
      </w:r>
      <w:r w:rsidRPr="00591445">
        <w:rPr>
          <w:rFonts w:eastAsia="Calibri"/>
        </w:rPr>
        <w:t xml:space="preserve"> monitor </w:t>
      </w:r>
      <w:r w:rsidR="003A201B" w:rsidRPr="00591445">
        <w:rPr>
          <w:rFonts w:eastAsia="Calibri"/>
        </w:rPr>
        <w:t>re-</w:t>
      </w:r>
      <w:r w:rsidRPr="00591445">
        <w:rPr>
          <w:rFonts w:eastAsia="Calibri"/>
        </w:rPr>
        <w:t>occurrence of atrial fibrillation</w:t>
      </w:r>
      <w:r w:rsidR="001F26BB" w:rsidRPr="00591445">
        <w:rPr>
          <w:rFonts w:eastAsia="Calibri"/>
        </w:rPr>
        <w:t xml:space="preserve">, </w:t>
      </w:r>
      <w:r w:rsidRPr="00591445">
        <w:rPr>
          <w:rFonts w:eastAsia="Calibri"/>
        </w:rPr>
        <w:t xml:space="preserve">congestion </w:t>
      </w:r>
      <w:r w:rsidR="0023455A" w:rsidRPr="00591445">
        <w:rPr>
          <w:rFonts w:eastAsia="Calibri"/>
        </w:rPr>
        <w:t>in</w:t>
      </w:r>
      <w:r w:rsidRPr="00591445">
        <w:rPr>
          <w:rFonts w:eastAsia="Calibri"/>
        </w:rPr>
        <w:t xml:space="preserve"> heart failure, </w:t>
      </w:r>
      <w:r w:rsidR="001F26BB" w:rsidRPr="00591445">
        <w:rPr>
          <w:rFonts w:eastAsia="Calibri"/>
        </w:rPr>
        <w:t xml:space="preserve">or </w:t>
      </w:r>
      <w:r w:rsidRPr="00591445">
        <w:rPr>
          <w:rFonts w:eastAsia="Calibri"/>
        </w:rPr>
        <w:t xml:space="preserve">smartphone-based geofencing applications </w:t>
      </w:r>
      <w:r w:rsidR="003A201B" w:rsidRPr="00591445">
        <w:rPr>
          <w:rFonts w:eastAsia="Calibri"/>
        </w:rPr>
        <w:t>to</w:t>
      </w:r>
      <w:r w:rsidRPr="00591445">
        <w:rPr>
          <w:rFonts w:eastAsia="Calibri"/>
        </w:rPr>
        <w:t xml:space="preserve"> identify hospitali</w:t>
      </w:r>
      <w:r w:rsidR="00D70651" w:rsidRPr="00591445">
        <w:rPr>
          <w:rFonts w:eastAsia="Calibri"/>
        </w:rPr>
        <w:t>s</w:t>
      </w:r>
      <w:r w:rsidRPr="00591445">
        <w:rPr>
          <w:rFonts w:eastAsia="Calibri"/>
        </w:rPr>
        <w:t xml:space="preserve">ations. </w:t>
      </w:r>
      <w:r w:rsidR="003A201B" w:rsidRPr="00591445">
        <w:rPr>
          <w:rFonts w:eastAsia="Calibri"/>
        </w:rPr>
        <w:t xml:space="preserve"> </w:t>
      </w:r>
      <w:r w:rsidRPr="00591445">
        <w:rPr>
          <w:rFonts w:eastAsia="Calibri"/>
        </w:rPr>
        <w:t xml:space="preserve">These technologies can be linked with traditional site </w:t>
      </w:r>
      <w:r w:rsidR="00D7383A" w:rsidRPr="00591445">
        <w:rPr>
          <w:rFonts w:eastAsia="Calibri"/>
        </w:rPr>
        <w:t xml:space="preserve">visits, or </w:t>
      </w:r>
      <w:r w:rsidRPr="00591445">
        <w:rPr>
          <w:rFonts w:eastAsia="Calibri"/>
        </w:rPr>
        <w:t xml:space="preserve">allow for </w:t>
      </w:r>
      <w:r w:rsidR="00F23BEA" w:rsidRPr="00591445">
        <w:rPr>
          <w:rFonts w:eastAsia="Calibri"/>
        </w:rPr>
        <w:t>fully</w:t>
      </w:r>
      <w:r w:rsidR="00D70651" w:rsidRPr="00591445">
        <w:rPr>
          <w:rFonts w:eastAsia="Calibri"/>
        </w:rPr>
        <w:t>-</w:t>
      </w:r>
      <w:r w:rsidRPr="00591445">
        <w:rPr>
          <w:rFonts w:eastAsia="Calibri"/>
        </w:rPr>
        <w:t>remote</w:t>
      </w:r>
      <w:r w:rsidR="00AA79B2" w:rsidRPr="00591445">
        <w:rPr>
          <w:rFonts w:eastAsia="Calibri"/>
        </w:rPr>
        <w:t>,</w:t>
      </w:r>
      <w:r w:rsidRPr="00591445">
        <w:rPr>
          <w:rFonts w:eastAsia="Calibri"/>
        </w:rPr>
        <w:t xml:space="preserve"> real-world follow-up </w:t>
      </w:r>
      <w:r w:rsidR="006838F6" w:rsidRPr="00591445">
        <w:rPr>
          <w:rFonts w:eastAsia="Calibri"/>
        </w:rPr>
        <w:t>combining patient-reported and EHR data</w:t>
      </w:r>
      <w:r w:rsidRPr="00591445">
        <w:rPr>
          <w:rFonts w:eastAsia="Calibri"/>
        </w:rPr>
        <w:t xml:space="preserve">. </w:t>
      </w:r>
      <w:r w:rsidR="00F23BEA" w:rsidRPr="00591445">
        <w:rPr>
          <w:rFonts w:eastAsia="Calibri"/>
        </w:rPr>
        <w:t xml:space="preserve"> </w:t>
      </w:r>
      <w:r w:rsidRPr="00591445">
        <w:rPr>
          <w:rFonts w:eastAsia="Calibri"/>
        </w:rPr>
        <w:t>Recent studies in the cardiovascular space using decentralized design</w:t>
      </w:r>
      <w:r w:rsidR="007B35F4" w:rsidRPr="00591445">
        <w:rPr>
          <w:rFonts w:eastAsia="Calibri"/>
        </w:rPr>
        <w:t>s</w:t>
      </w:r>
      <w:r w:rsidRPr="00591445">
        <w:rPr>
          <w:rFonts w:eastAsia="Calibri"/>
        </w:rPr>
        <w:t xml:space="preserve"> include the CHIEF-HF trial</w:t>
      </w:r>
      <w:r w:rsidR="006C4DE8" w:rsidRPr="00591445">
        <w:rPr>
          <w:rFonts w:eastAsia="Calibri"/>
        </w:rPr>
        <w:fldChar w:fldCharType="begin">
          <w:fldData xml:space="preserve">PEVuZE5vdGU+PENpdGU+PEF1dGhvcj5TcGVydHVzPC9BdXRob3I+PFllYXI+MjAyMTwvWWVhcj48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==
</w:fldData>
        </w:fldChar>
      </w:r>
      <w:r w:rsidR="00852248" w:rsidRPr="00591445">
        <w:rPr>
          <w:rFonts w:eastAsia="Calibri"/>
        </w:rPr>
        <w:instrText xml:space="preserve"> ADDIN EN.CITE </w:instrText>
      </w:r>
      <w:r w:rsidR="00852248" w:rsidRPr="00591445">
        <w:rPr>
          <w:rFonts w:eastAsia="Calibri"/>
        </w:rPr>
        <w:fldChar w:fldCharType="begin">
          <w:fldData xml:space="preserve">PEVuZE5vdGU+PENpdGU+PEF1dGhvcj5TcGVydHVzPC9BdXRob3I+PFllYXI+MjAyMTwvWWVhcj48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==
</w:fldData>
        </w:fldChar>
      </w:r>
      <w:r w:rsidR="00852248" w:rsidRPr="00591445">
        <w:rPr>
          <w:rFonts w:eastAsia="Calibri"/>
        </w:rPr>
        <w:instrText xml:space="preserve"> ADDIN EN.CITE.DATA </w:instrText>
      </w:r>
      <w:r w:rsidR="00852248" w:rsidRPr="00591445">
        <w:rPr>
          <w:rFonts w:eastAsia="Calibri"/>
        </w:rPr>
      </w:r>
      <w:r w:rsidR="00852248" w:rsidRPr="00591445">
        <w:rPr>
          <w:rFonts w:eastAsia="Calibri"/>
        </w:rPr>
        <w:fldChar w:fldCharType="end"/>
      </w:r>
      <w:r w:rsidR="006C4DE8" w:rsidRPr="00591445">
        <w:rPr>
          <w:rFonts w:eastAsia="Calibri"/>
        </w:rPr>
      </w:r>
      <w:r w:rsidR="006C4DE8" w:rsidRPr="00591445">
        <w:rPr>
          <w:rFonts w:eastAsia="Calibri"/>
        </w:rPr>
        <w:fldChar w:fldCharType="separate"/>
      </w:r>
      <w:r w:rsidR="00852248" w:rsidRPr="00591445">
        <w:rPr>
          <w:rFonts w:eastAsia="Calibri"/>
          <w:noProof/>
          <w:vertAlign w:val="superscript"/>
        </w:rPr>
        <w:t>14</w:t>
      </w:r>
      <w:r w:rsidR="006C4DE8" w:rsidRPr="00591445">
        <w:rPr>
          <w:rFonts w:eastAsia="Calibri"/>
        </w:rPr>
        <w:fldChar w:fldCharType="end"/>
      </w:r>
      <w:r w:rsidR="006C4DE8" w:rsidRPr="00591445">
        <w:rPr>
          <w:rFonts w:eastAsia="Calibri"/>
        </w:rPr>
        <w:t xml:space="preserve"> </w:t>
      </w:r>
      <w:r w:rsidR="007B35F4" w:rsidRPr="00591445">
        <w:rPr>
          <w:rFonts w:eastAsia="Calibri"/>
        </w:rPr>
        <w:t xml:space="preserve">(canagliflozin vs placebo in </w:t>
      </w:r>
      <w:r w:rsidR="00CF3E11" w:rsidRPr="00591445">
        <w:rPr>
          <w:rFonts w:eastAsia="Calibri"/>
        </w:rPr>
        <w:t>heart failure</w:t>
      </w:r>
      <w:r w:rsidR="00AF2BE1" w:rsidRPr="00591445">
        <w:rPr>
          <w:rFonts w:eastAsia="Calibri"/>
        </w:rPr>
        <w:t xml:space="preserve"> to </w:t>
      </w:r>
      <w:r w:rsidR="006C4DE8" w:rsidRPr="00591445">
        <w:rPr>
          <w:rFonts w:eastAsia="Calibri"/>
        </w:rPr>
        <w:t>improve</w:t>
      </w:r>
      <w:r w:rsidR="00AF2BE1" w:rsidRPr="00591445">
        <w:rPr>
          <w:rFonts w:eastAsia="Calibri"/>
        </w:rPr>
        <w:t xml:space="preserve"> patient-reported outcomes</w:t>
      </w:r>
      <w:r w:rsidR="006769D8" w:rsidRPr="00591445">
        <w:rPr>
          <w:rFonts w:eastAsia="Calibri"/>
        </w:rPr>
        <w:t>) and DaRe2THINK</w:t>
      </w:r>
      <w:r w:rsidR="00716F40" w:rsidRPr="00591445">
        <w:rPr>
          <w:rFonts w:eastAsia="Calibri"/>
        </w:rPr>
        <w:fldChar w:fldCharType="begin"/>
      </w:r>
      <w:r w:rsidR="00852248" w:rsidRPr="00591445">
        <w:rPr>
          <w:rFonts w:eastAsia="Calibri"/>
        </w:rPr>
        <w:instrText xml:space="preserve"> ADDIN EN.CITE &lt;EndNote&gt;&lt;Cite&gt;&lt;Author&gt;Wang&lt;/Author&gt;&lt;Year&gt;2022&lt;/Year&gt;&lt;RecNum&gt;3290&lt;/RecNum&gt;&lt;DisplayText&gt;&lt;style face="superscript"&gt;6&lt;/style&gt;&lt;/DisplayText&gt;&lt;record&gt;&lt;rec-number&gt;3290&lt;/rec-number&gt;&lt;foreign-keys&gt;&lt;key app="EN" db-id="t2fd2p90bzwszpef9f45vfw9rrfvx2tx2w2a" timestamp="1653556453"&gt;3290&lt;/key&gt;&lt;/foreign-keys&gt;&lt;ref-type name="Journal Article"&gt;17&lt;/ref-type&gt;&lt;contributors&gt;&lt;authors&gt;&lt;author&gt;Wang, Xiaoxia&lt;/author&gt;&lt;author&gt;Mobley, Alastair R.&lt;/author&gt;&lt;author&gt;Tica, Otilia&lt;/author&gt;&lt;author&gt;Okoth, Kelvin&lt;/author&gt;&lt;author&gt;Ghosh, Rebecca E.&lt;/author&gt;&lt;author&gt;Myles, Puja&lt;/author&gt;&lt;author&gt;Williams, Tim&lt;/author&gt;&lt;author&gt;Haynes, Sandra&lt;/author&gt;&lt;author&gt;Nirantharakumar, Krishnarajah&lt;/author&gt;&lt;author&gt;Shukla, David&lt;/author&gt;&lt;author&gt;Kotecha, Dipak&lt;/author&gt;&lt;/authors&gt;&lt;/contributors&gt;&lt;titles&gt;&lt;title&gt;Systematic approach to outcome assessment from coded electronic healthcare records in the DaRe2THINK NHS-embedded randomised trial&lt;/title&gt;&lt;secondary-title&gt;medRxiv&lt;/secondary-title&gt;&lt;/titles&gt;&lt;periodical&gt;&lt;full-title&gt;medRxiv&lt;/full-title&gt;&lt;/periodical&gt;&lt;pages&gt; https://doi.org/10.1101/2022.05.24.22275434 [Accessed: 24 Jun 2022]&lt;/pages&gt;&lt;dates&gt;&lt;year&gt;2022&lt;/year&gt;&lt;/dates&gt;&lt;urls&gt;&lt;related-urls&gt;&lt;url&gt;https://www.medrxiv.org/content/medrxiv/early/2022/05/25/2022.05.24.22275434.full.pdf&lt;/url&gt;&lt;/related-urls&gt;&lt;/urls&gt;&lt;/record&gt;&lt;/Cite&gt;&lt;/EndNote&gt;</w:instrText>
      </w:r>
      <w:r w:rsidR="00716F40" w:rsidRPr="00591445">
        <w:rPr>
          <w:rFonts w:eastAsia="Calibri"/>
        </w:rPr>
        <w:fldChar w:fldCharType="separate"/>
      </w:r>
      <w:r w:rsidR="00852248" w:rsidRPr="00591445">
        <w:rPr>
          <w:rFonts w:eastAsia="Calibri"/>
          <w:noProof/>
          <w:vertAlign w:val="superscript"/>
        </w:rPr>
        <w:t>6</w:t>
      </w:r>
      <w:r w:rsidR="00716F40" w:rsidRPr="00591445">
        <w:rPr>
          <w:rFonts w:eastAsia="Calibri"/>
        </w:rPr>
        <w:fldChar w:fldCharType="end"/>
      </w:r>
      <w:r w:rsidR="006769D8" w:rsidRPr="00591445">
        <w:rPr>
          <w:rFonts w:eastAsia="Calibri"/>
        </w:rPr>
        <w:t xml:space="preserve"> (early use of </w:t>
      </w:r>
      <w:r w:rsidR="00AF2BE1" w:rsidRPr="00591445">
        <w:rPr>
          <w:rFonts w:eastAsia="Calibri"/>
        </w:rPr>
        <w:t xml:space="preserve">direct </w:t>
      </w:r>
      <w:r w:rsidR="006C4DE8" w:rsidRPr="00591445">
        <w:rPr>
          <w:rFonts w:eastAsia="Calibri"/>
        </w:rPr>
        <w:t>anticoagulants</w:t>
      </w:r>
      <w:r w:rsidR="00AF2BE1" w:rsidRPr="00591445">
        <w:rPr>
          <w:rFonts w:eastAsia="Calibri"/>
        </w:rPr>
        <w:t xml:space="preserve"> </w:t>
      </w:r>
      <w:r w:rsidR="006C4DE8" w:rsidRPr="00591445">
        <w:rPr>
          <w:rFonts w:eastAsia="Calibri"/>
        </w:rPr>
        <w:t xml:space="preserve">vs standard-of-care </w:t>
      </w:r>
      <w:r w:rsidR="0030062B" w:rsidRPr="00591445">
        <w:rPr>
          <w:rFonts w:eastAsia="Calibri"/>
        </w:rPr>
        <w:t xml:space="preserve">in atrial fibrillation </w:t>
      </w:r>
      <w:r w:rsidR="006C4DE8" w:rsidRPr="00591445">
        <w:rPr>
          <w:rFonts w:eastAsia="Calibri"/>
        </w:rPr>
        <w:t>to prevent thromboembolic events and cognitive decline).</w:t>
      </w:r>
      <w:r w:rsidR="00D0632D" w:rsidRPr="00591445">
        <w:rPr>
          <w:rFonts w:eastAsia="Calibri"/>
        </w:rPr>
        <w:t xml:space="preserve">  </w:t>
      </w:r>
      <w:r w:rsidRPr="00591445">
        <w:rPr>
          <w:rFonts w:eastAsia="Calibri"/>
        </w:rPr>
        <w:t xml:space="preserve">Multiple studies in the </w:t>
      </w:r>
      <w:r w:rsidR="00494B94" w:rsidRPr="00591445">
        <w:rPr>
          <w:rFonts w:eastAsia="Calibri"/>
        </w:rPr>
        <w:t>US</w:t>
      </w:r>
      <w:r w:rsidRPr="00591445">
        <w:rPr>
          <w:rFonts w:eastAsia="Calibri"/>
        </w:rPr>
        <w:t xml:space="preserve"> and Europe have also used </w:t>
      </w:r>
      <w:r w:rsidR="00494B94" w:rsidRPr="00591445">
        <w:rPr>
          <w:rFonts w:eastAsia="Calibri"/>
        </w:rPr>
        <w:t xml:space="preserve">EHR and </w:t>
      </w:r>
      <w:r w:rsidRPr="00591445">
        <w:rPr>
          <w:rFonts w:eastAsia="Calibri"/>
        </w:rPr>
        <w:t xml:space="preserve">claims data to passively capture outcomes </w:t>
      </w:r>
      <w:r w:rsidR="00355793" w:rsidRPr="00591445">
        <w:rPr>
          <w:rFonts w:eastAsia="Calibri"/>
        </w:rPr>
        <w:t>from</w:t>
      </w:r>
      <w:r w:rsidRPr="00591445">
        <w:rPr>
          <w:rFonts w:eastAsia="Calibri"/>
        </w:rPr>
        <w:t xml:space="preserve"> real-world care. </w:t>
      </w:r>
      <w:r w:rsidR="00A85243" w:rsidRPr="00591445">
        <w:rPr>
          <w:rFonts w:eastAsia="Calibri"/>
        </w:rPr>
        <w:t xml:space="preserve"> </w:t>
      </w:r>
      <w:r w:rsidRPr="00591445">
        <w:rPr>
          <w:rFonts w:eastAsia="Calibri"/>
        </w:rPr>
        <w:t xml:space="preserve">This lowers the burden of </w:t>
      </w:r>
      <w:r w:rsidR="00D13CA6" w:rsidRPr="00591445">
        <w:rPr>
          <w:rFonts w:eastAsia="Calibri"/>
        </w:rPr>
        <w:t xml:space="preserve">uniform safety </w:t>
      </w:r>
      <w:r w:rsidRPr="00591445">
        <w:rPr>
          <w:rFonts w:eastAsia="Calibri"/>
        </w:rPr>
        <w:t>data collection on sites</w:t>
      </w:r>
      <w:r w:rsidR="00A85243" w:rsidRPr="00591445">
        <w:rPr>
          <w:rFonts w:eastAsia="Calibri"/>
        </w:rPr>
        <w:t xml:space="preserve">, </w:t>
      </w:r>
      <w:r w:rsidR="00FB2C04" w:rsidRPr="00591445">
        <w:rPr>
          <w:rFonts w:eastAsia="Calibri"/>
        </w:rPr>
        <w:t xml:space="preserve">and </w:t>
      </w:r>
      <w:r w:rsidR="00A85243" w:rsidRPr="00591445">
        <w:rPr>
          <w:rFonts w:eastAsia="Calibri"/>
        </w:rPr>
        <w:t xml:space="preserve">avoids events </w:t>
      </w:r>
      <w:r w:rsidR="00E868D6" w:rsidRPr="00591445">
        <w:rPr>
          <w:rFonts w:eastAsia="Calibri"/>
        </w:rPr>
        <w:t xml:space="preserve">being </w:t>
      </w:r>
      <w:r w:rsidR="00A85243" w:rsidRPr="00591445">
        <w:rPr>
          <w:rFonts w:eastAsia="Calibri"/>
        </w:rPr>
        <w:t xml:space="preserve">missed if not </w:t>
      </w:r>
      <w:r w:rsidR="00E868D6" w:rsidRPr="00591445">
        <w:rPr>
          <w:rFonts w:eastAsia="Calibri"/>
        </w:rPr>
        <w:t>seen by</w:t>
      </w:r>
      <w:r w:rsidR="00A85243" w:rsidRPr="00591445">
        <w:rPr>
          <w:rFonts w:eastAsia="Calibri"/>
        </w:rPr>
        <w:t xml:space="preserve"> investigators</w:t>
      </w:r>
      <w:r w:rsidRPr="00591445">
        <w:rPr>
          <w:rFonts w:eastAsia="Calibri"/>
        </w:rPr>
        <w:t>.</w:t>
      </w:r>
      <w:r w:rsidR="00334081" w:rsidRPr="00591445">
        <w:rPr>
          <w:rFonts w:eastAsia="Calibri"/>
        </w:rPr>
        <w:t xml:space="preserve"> </w:t>
      </w:r>
      <w:r w:rsidRPr="00591445">
        <w:rPr>
          <w:rFonts w:eastAsia="Calibri"/>
        </w:rPr>
        <w:t xml:space="preserve"> One ongoing example is SPIRRIT-HFpEF</w:t>
      </w:r>
      <w:r w:rsidR="00FB2C04" w:rsidRPr="00591445">
        <w:rPr>
          <w:rFonts w:eastAsia="Calibri"/>
        </w:rPr>
        <w:fldChar w:fldCharType="begin">
          <w:fldData xml:space="preserve">PEVuZE5vdGU+PENpdGU+PEF1dGhvcj5MdW5kPC9BdXRob3I+PFllYXI+MjAxNzwvWWVhcj48UmVj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</w:fldData>
        </w:fldChar>
      </w:r>
      <w:r w:rsidR="00852248" w:rsidRPr="00591445">
        <w:rPr>
          <w:rFonts w:eastAsia="Calibri"/>
        </w:rPr>
        <w:instrText xml:space="preserve"> ADDIN EN.CITE </w:instrText>
      </w:r>
      <w:r w:rsidR="00852248" w:rsidRPr="00591445">
        <w:rPr>
          <w:rFonts w:eastAsia="Calibri"/>
        </w:rPr>
        <w:fldChar w:fldCharType="begin">
          <w:fldData xml:space="preserve">PEVuZE5vdGU+PENpdGU+PEF1dGhvcj5MdW5kPC9BdXRob3I+PFllYXI+MjAxNzwvWWVhcj48UmVj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</w:fldData>
        </w:fldChar>
      </w:r>
      <w:r w:rsidR="00852248" w:rsidRPr="00591445">
        <w:rPr>
          <w:rFonts w:eastAsia="Calibri"/>
        </w:rPr>
        <w:instrText xml:space="preserve"> ADDIN EN.CITE.DATA </w:instrText>
      </w:r>
      <w:r w:rsidR="00852248" w:rsidRPr="00591445">
        <w:rPr>
          <w:rFonts w:eastAsia="Calibri"/>
        </w:rPr>
      </w:r>
      <w:r w:rsidR="00852248" w:rsidRPr="00591445">
        <w:rPr>
          <w:rFonts w:eastAsia="Calibri"/>
        </w:rPr>
        <w:fldChar w:fldCharType="end"/>
      </w:r>
      <w:r w:rsidR="00FB2C04" w:rsidRPr="00591445">
        <w:rPr>
          <w:rFonts w:eastAsia="Calibri"/>
        </w:rPr>
      </w:r>
      <w:r w:rsidR="00FB2C04" w:rsidRPr="00591445">
        <w:rPr>
          <w:rFonts w:eastAsia="Calibri"/>
        </w:rPr>
        <w:fldChar w:fldCharType="separate"/>
      </w:r>
      <w:r w:rsidR="00852248" w:rsidRPr="00591445">
        <w:rPr>
          <w:rFonts w:eastAsia="Calibri"/>
          <w:noProof/>
          <w:vertAlign w:val="superscript"/>
        </w:rPr>
        <w:t>15</w:t>
      </w:r>
      <w:r w:rsidR="00FB2C04" w:rsidRPr="00591445">
        <w:rPr>
          <w:rFonts w:eastAsia="Calibri"/>
        </w:rPr>
        <w:fldChar w:fldCharType="end"/>
      </w:r>
      <w:r w:rsidR="00334081" w:rsidRPr="00591445">
        <w:rPr>
          <w:rFonts w:eastAsia="Calibri"/>
        </w:rPr>
        <w:t xml:space="preserve"> (</w:t>
      </w:r>
      <w:r w:rsidRPr="00591445">
        <w:rPr>
          <w:rFonts w:eastAsia="Calibri"/>
        </w:rPr>
        <w:t xml:space="preserve">spironolactone </w:t>
      </w:r>
      <w:r w:rsidR="0030062B" w:rsidRPr="00591445">
        <w:rPr>
          <w:rFonts w:eastAsia="Calibri"/>
        </w:rPr>
        <w:t>vs</w:t>
      </w:r>
      <w:r w:rsidRPr="00591445">
        <w:rPr>
          <w:rFonts w:eastAsia="Calibri"/>
        </w:rPr>
        <w:t xml:space="preserve"> placebo</w:t>
      </w:r>
      <w:r w:rsidR="0063028D" w:rsidRPr="00591445">
        <w:rPr>
          <w:rFonts w:eastAsia="Calibri"/>
        </w:rPr>
        <w:t xml:space="preserve"> in heart failure </w:t>
      </w:r>
      <w:r w:rsidR="00EE4DD1" w:rsidRPr="00591445">
        <w:rPr>
          <w:rFonts w:eastAsia="Calibri"/>
        </w:rPr>
        <w:t>with preserved ejection fraction</w:t>
      </w:r>
      <w:r w:rsidR="00893268" w:rsidRPr="00591445">
        <w:rPr>
          <w:rFonts w:eastAsia="Calibri"/>
        </w:rPr>
        <w:t>)</w:t>
      </w:r>
      <w:r w:rsidRPr="00591445">
        <w:rPr>
          <w:rFonts w:eastAsia="Calibri"/>
        </w:rPr>
        <w:t xml:space="preserve">, which is being conducted </w:t>
      </w:r>
      <w:r w:rsidR="00893268" w:rsidRPr="00591445">
        <w:rPr>
          <w:rFonts w:eastAsia="Calibri"/>
        </w:rPr>
        <w:t>within a registry</w:t>
      </w:r>
      <w:r w:rsidR="002720C6" w:rsidRPr="00591445">
        <w:rPr>
          <w:rFonts w:eastAsia="Calibri"/>
        </w:rPr>
        <w:t xml:space="preserve"> to </w:t>
      </w:r>
      <w:r w:rsidRPr="00591445">
        <w:rPr>
          <w:rFonts w:eastAsia="Calibri"/>
        </w:rPr>
        <w:t>captur</w:t>
      </w:r>
      <w:r w:rsidR="002720C6" w:rsidRPr="00591445">
        <w:rPr>
          <w:rFonts w:eastAsia="Calibri"/>
        </w:rPr>
        <w:t>e</w:t>
      </w:r>
      <w:r w:rsidRPr="00591445">
        <w:rPr>
          <w:rFonts w:eastAsia="Calibri"/>
        </w:rPr>
        <w:t xml:space="preserve"> heart failure hospitalizations </w:t>
      </w:r>
      <w:r w:rsidR="002720C6" w:rsidRPr="00591445">
        <w:rPr>
          <w:rFonts w:eastAsia="Calibri"/>
        </w:rPr>
        <w:t>and mortality events.</w:t>
      </w:r>
      <w:r w:rsidR="00FB2C04" w:rsidRPr="00591445">
        <w:rPr>
          <w:rFonts w:eastAsia="Calibri"/>
          <w:vertAlign w:val="superscript"/>
        </w:rPr>
        <w:t xml:space="preserve"> </w:t>
      </w:r>
    </w:p>
    <w:p w14:paraId="26ED707F" w14:textId="77777777" w:rsidR="004C0FEA" w:rsidRPr="00591445" w:rsidRDefault="004C0FEA" w:rsidP="00241D51">
      <w:pPr>
        <w:rPr>
          <w:rFonts w:eastAsia="Calibri"/>
        </w:rPr>
      </w:pPr>
    </w:p>
    <w:p w14:paraId="13684217" w14:textId="3E4A5B0F" w:rsidR="00A374F5" w:rsidRPr="00591445" w:rsidRDefault="00A374F5" w:rsidP="00241D51">
      <w:pPr>
        <w:rPr>
          <w:rFonts w:eastAsia="Calibri"/>
        </w:rPr>
      </w:pPr>
      <w:r w:rsidRPr="00591445">
        <w:rPr>
          <w:rFonts w:eastAsia="Calibri"/>
        </w:rPr>
        <w:t>The use of digital technology in research aim</w:t>
      </w:r>
      <w:r w:rsidR="006B0E54" w:rsidRPr="00591445">
        <w:rPr>
          <w:rFonts w:eastAsia="Calibri"/>
        </w:rPr>
        <w:t>s</w:t>
      </w:r>
      <w:r w:rsidRPr="00591445">
        <w:rPr>
          <w:rFonts w:eastAsia="Calibri"/>
        </w:rPr>
        <w:t xml:space="preserve"> </w:t>
      </w:r>
      <w:r w:rsidR="00A96429" w:rsidRPr="00591445">
        <w:rPr>
          <w:rFonts w:eastAsia="Calibri"/>
        </w:rPr>
        <w:t>to</w:t>
      </w:r>
      <w:r w:rsidRPr="00591445">
        <w:rPr>
          <w:rFonts w:eastAsia="Calibri"/>
        </w:rPr>
        <w:t xml:space="preserve"> </w:t>
      </w:r>
      <w:r w:rsidR="00A96429" w:rsidRPr="00591445">
        <w:rPr>
          <w:rFonts w:eastAsia="Calibri"/>
        </w:rPr>
        <w:t>address unanswered clinical questions more rapidly and efficiently</w:t>
      </w:r>
      <w:r w:rsidRPr="00591445">
        <w:rPr>
          <w:rFonts w:eastAsia="Calibri"/>
        </w:rPr>
        <w:t xml:space="preserve">. </w:t>
      </w:r>
      <w:r w:rsidR="00A96429" w:rsidRPr="00591445">
        <w:rPr>
          <w:rFonts w:eastAsia="Calibri"/>
        </w:rPr>
        <w:t xml:space="preserve"> </w:t>
      </w:r>
      <w:r w:rsidRPr="00591445">
        <w:rPr>
          <w:rFonts w:eastAsia="Calibri"/>
        </w:rPr>
        <w:t xml:space="preserve">Regulatory bodies in both the </w:t>
      </w:r>
      <w:r w:rsidR="00AB34A8" w:rsidRPr="00591445">
        <w:rPr>
          <w:rFonts w:eastAsia="Calibri"/>
        </w:rPr>
        <w:t>US</w:t>
      </w:r>
      <w:r w:rsidRPr="00591445">
        <w:rPr>
          <w:rFonts w:eastAsia="Calibri"/>
        </w:rPr>
        <w:t xml:space="preserve"> and Europe </w:t>
      </w:r>
      <w:r w:rsidR="001A6E9D" w:rsidRPr="00591445">
        <w:rPr>
          <w:rFonts w:eastAsia="Calibri"/>
        </w:rPr>
        <w:t xml:space="preserve">are increasingly </w:t>
      </w:r>
      <w:r w:rsidRPr="00591445">
        <w:rPr>
          <w:rFonts w:eastAsia="Calibri"/>
        </w:rPr>
        <w:t>support</w:t>
      </w:r>
      <w:r w:rsidR="001A6E9D" w:rsidRPr="00591445">
        <w:rPr>
          <w:rFonts w:eastAsia="Calibri"/>
        </w:rPr>
        <w:t>ing</w:t>
      </w:r>
      <w:r w:rsidRPr="00591445">
        <w:rPr>
          <w:rFonts w:eastAsia="Calibri"/>
        </w:rPr>
        <w:t xml:space="preserve"> these approache</w:t>
      </w:r>
      <w:r w:rsidR="00FE14E7" w:rsidRPr="00591445">
        <w:rPr>
          <w:rFonts w:eastAsia="Calibri"/>
        </w:rPr>
        <w:t>s</w:t>
      </w:r>
      <w:r w:rsidRPr="00591445">
        <w:rPr>
          <w:rFonts w:eastAsia="Calibri"/>
        </w:rPr>
        <w:t xml:space="preserve"> for decision making on new cardiovascular therapeutics.</w:t>
      </w:r>
      <w:r w:rsidR="00F22209" w:rsidRPr="00591445">
        <w:rPr>
          <w:rFonts w:eastAsia="Calibri"/>
        </w:rPr>
        <w:fldChar w:fldCharType="begin"/>
      </w:r>
      <w:r w:rsidR="00F22209" w:rsidRPr="00591445">
        <w:rPr>
          <w:rFonts w:eastAsia="Calibri"/>
        </w:rPr>
        <w:instrText xml:space="preserve"> ADDIN EN.CITE &lt;EndNote&gt;&lt;Cite&gt;&lt;Author&gt;Kotecha&lt;/Author&gt;&lt;Year&gt;2022&lt;/Year&gt;&lt;RecNum&gt;3292&lt;/RecNum&gt;&lt;DisplayText&gt;&lt;style face="superscript"&gt;1&lt;/style&gt;&lt;/DisplayText&gt;&lt;record&gt;&lt;rec-number&gt;3292&lt;/rec-number&gt;&lt;foreign-keys&gt;&lt;key app="EN" db-id="t2fd2p90bzwszpef9f45vfw9rrfvx2tx2w2a" timestamp="1661245818"&gt;3292&lt;/key&gt;&lt;/foreign-keys&gt;&lt;ref-type name="Journal Article"&gt;17&lt;/ref-type&gt;&lt;contributors&gt;&lt;authors&gt;&lt;author&gt;Kotecha, D.&lt;/author&gt;&lt;author&gt;Asselbergs, F. W.&lt;/author&gt;&lt;author&gt;European Society of Cardiology,&lt;/author&gt;&lt;author&gt;BigData@Heart consortium,&lt;/author&gt;&lt;author&gt;CODE-EHR international consensus group,&lt;/author&gt;&lt;/authors&gt;&lt;/contributors&gt;&lt;titles&gt;&lt;title&gt;CODE-EHR best practice framework for the use of structured electronic healthcare records in clinical research&lt;/title&gt;&lt;secondary-title&gt;Eur Heart J&lt;/secondary-title&gt;&lt;/titles&gt;&lt;periodical&gt;&lt;full-title&gt;Eur Heart J&lt;/full-title&gt;&lt;abbr-1&gt;European heart journal&lt;/abbr-1&gt;&lt;/periodical&gt;&lt;pages&gt; DOI: 10.1093/eurheartj/ehac426&lt;/pages&gt;&lt;dates&gt;&lt;year&gt;2022&lt;/year&gt;&lt;/dates&gt;&lt;urls&gt;&lt;/urls&gt;&lt;/record&gt;&lt;/Cite&gt;&lt;/EndNote&gt;</w:instrText>
      </w:r>
      <w:r w:rsidR="00F22209" w:rsidRPr="00591445">
        <w:rPr>
          <w:rFonts w:eastAsia="Calibri"/>
        </w:rPr>
        <w:fldChar w:fldCharType="separate"/>
      </w:r>
      <w:r w:rsidR="00F22209" w:rsidRPr="00591445">
        <w:rPr>
          <w:rFonts w:eastAsia="Calibri"/>
          <w:noProof/>
          <w:vertAlign w:val="superscript"/>
        </w:rPr>
        <w:t>1</w:t>
      </w:r>
      <w:r w:rsidR="00F22209" w:rsidRPr="00591445">
        <w:rPr>
          <w:rFonts w:eastAsia="Calibri"/>
        </w:rPr>
        <w:fldChar w:fldCharType="end"/>
      </w:r>
      <w:r w:rsidR="00264D1D" w:rsidRPr="00591445">
        <w:rPr>
          <w:rFonts w:eastAsia="Calibri"/>
        </w:rPr>
        <w:t xml:space="preserve"> </w:t>
      </w:r>
      <w:r w:rsidR="00330457" w:rsidRPr="00591445">
        <w:rPr>
          <w:rFonts w:eastAsia="Calibri"/>
        </w:rPr>
        <w:t xml:space="preserve"> </w:t>
      </w:r>
      <w:r w:rsidR="00264D1D" w:rsidRPr="00591445">
        <w:rPr>
          <w:rFonts w:eastAsia="Calibri"/>
        </w:rPr>
        <w:t>However, a</w:t>
      </w:r>
      <w:r w:rsidRPr="00591445">
        <w:rPr>
          <w:rFonts w:eastAsia="Calibri"/>
        </w:rPr>
        <w:t>s a cardiovascular community</w:t>
      </w:r>
      <w:r w:rsidR="00264D1D" w:rsidRPr="00591445">
        <w:rPr>
          <w:rFonts w:eastAsia="Calibri"/>
        </w:rPr>
        <w:t xml:space="preserve"> </w:t>
      </w:r>
      <w:r w:rsidRPr="00591445">
        <w:rPr>
          <w:rFonts w:eastAsia="Calibri"/>
        </w:rPr>
        <w:t xml:space="preserve">we must also recognize that certain digital technologies </w:t>
      </w:r>
      <w:r w:rsidR="00264D1D" w:rsidRPr="00591445">
        <w:rPr>
          <w:rFonts w:eastAsia="Calibri"/>
        </w:rPr>
        <w:t>could</w:t>
      </w:r>
      <w:r w:rsidRPr="00591445">
        <w:rPr>
          <w:rFonts w:eastAsia="Calibri"/>
        </w:rPr>
        <w:t xml:space="preserve"> exacerbate disparities in clinical research. </w:t>
      </w:r>
      <w:r w:rsidR="000837D6" w:rsidRPr="00591445">
        <w:rPr>
          <w:rFonts w:eastAsia="Calibri"/>
        </w:rPr>
        <w:t xml:space="preserve"> </w:t>
      </w:r>
      <w:r w:rsidRPr="00591445">
        <w:rPr>
          <w:rFonts w:eastAsia="Calibri"/>
        </w:rPr>
        <w:t xml:space="preserve">For example, tools that rely on </w:t>
      </w:r>
      <w:r w:rsidR="00FE022E" w:rsidRPr="00591445">
        <w:rPr>
          <w:rFonts w:eastAsia="Calibri"/>
        </w:rPr>
        <w:t xml:space="preserve">reliable high-speed internet or </w:t>
      </w:r>
      <w:r w:rsidRPr="00591445">
        <w:rPr>
          <w:rFonts w:eastAsia="Calibri"/>
        </w:rPr>
        <w:t xml:space="preserve">access to existing </w:t>
      </w:r>
      <w:r w:rsidRPr="00591445">
        <w:rPr>
          <w:rFonts w:eastAsia="Calibri"/>
        </w:rPr>
        <w:lastRenderedPageBreak/>
        <w:t>commercial technologies (</w:t>
      </w:r>
      <w:r w:rsidR="00264D1D" w:rsidRPr="00591445">
        <w:rPr>
          <w:rFonts w:eastAsia="Calibri"/>
        </w:rPr>
        <w:t xml:space="preserve">such as </w:t>
      </w:r>
      <w:r w:rsidRPr="00591445">
        <w:rPr>
          <w:rFonts w:eastAsia="Calibri"/>
        </w:rPr>
        <w:t>smartphone</w:t>
      </w:r>
      <w:r w:rsidR="00264D1D" w:rsidRPr="00591445">
        <w:rPr>
          <w:rFonts w:eastAsia="Calibri"/>
        </w:rPr>
        <w:t>s</w:t>
      </w:r>
      <w:r w:rsidRPr="00591445">
        <w:rPr>
          <w:rFonts w:eastAsia="Calibri"/>
        </w:rPr>
        <w:t>) may inadvertently exclude populations</w:t>
      </w:r>
      <w:r w:rsidR="00ED20E0" w:rsidRPr="00591445">
        <w:rPr>
          <w:rFonts w:eastAsia="Calibri"/>
        </w:rPr>
        <w:t xml:space="preserve">, </w:t>
      </w:r>
      <w:r w:rsidR="002E16E7" w:rsidRPr="00591445">
        <w:rPr>
          <w:rFonts w:eastAsia="Calibri"/>
        </w:rPr>
        <w:t>including th</w:t>
      </w:r>
      <w:r w:rsidRPr="00591445">
        <w:rPr>
          <w:rFonts w:eastAsia="Calibri"/>
        </w:rPr>
        <w:t xml:space="preserve">ose </w:t>
      </w:r>
      <w:r w:rsidR="002E16E7" w:rsidRPr="00591445">
        <w:rPr>
          <w:rFonts w:eastAsia="Calibri"/>
        </w:rPr>
        <w:t xml:space="preserve">in rural areas or </w:t>
      </w:r>
      <w:r w:rsidRPr="00591445">
        <w:rPr>
          <w:rFonts w:eastAsia="Calibri"/>
        </w:rPr>
        <w:t>with lower income.</w:t>
      </w:r>
    </w:p>
    <w:p w14:paraId="32465C90" w14:textId="77777777" w:rsidR="005C05C1" w:rsidRPr="00591445" w:rsidRDefault="005C05C1" w:rsidP="00241D51">
      <w:pPr>
        <w:rPr>
          <w:rFonts w:eastAsia="Calibri"/>
        </w:rPr>
      </w:pPr>
    </w:p>
    <w:p w14:paraId="1C383341" w14:textId="1743D6DF" w:rsidR="00953D29" w:rsidRPr="00591445" w:rsidRDefault="00953D29" w:rsidP="00241D51">
      <w:pPr>
        <w:spacing w:line="240" w:lineRule="auto"/>
        <w:rPr>
          <w:rFonts w:eastAsia="Calibri"/>
          <w:b/>
          <w:bCs/>
          <w:sz w:val="28"/>
          <w:szCs w:val="28"/>
        </w:rPr>
      </w:pPr>
    </w:p>
    <w:p w14:paraId="36974D71" w14:textId="4740CE53" w:rsidR="0051669C" w:rsidRPr="00591445" w:rsidRDefault="0051669C" w:rsidP="00241D51">
      <w:pPr>
        <w:pStyle w:val="Heading1"/>
        <w:rPr>
          <w:rFonts w:eastAsia="Calibri"/>
        </w:rPr>
      </w:pPr>
      <w:r w:rsidRPr="00591445">
        <w:rPr>
          <w:rFonts w:eastAsia="Calibri"/>
        </w:rPr>
        <w:t>Discussion</w:t>
      </w:r>
    </w:p>
    <w:p w14:paraId="09907F60" w14:textId="15451C59" w:rsidR="00B1743D" w:rsidRPr="00591445" w:rsidRDefault="0051669C" w:rsidP="00241D51">
      <w:pPr>
        <w:rPr>
          <w:rFonts w:eastAsia="Calibri"/>
        </w:rPr>
      </w:pPr>
      <w:r w:rsidRPr="00591445">
        <w:rPr>
          <w:rFonts w:eastAsia="Calibri"/>
        </w:rPr>
        <w:t>We are entering a</w:t>
      </w:r>
      <w:r w:rsidR="00A40D04" w:rsidRPr="00591445">
        <w:rPr>
          <w:rFonts w:eastAsia="Calibri"/>
        </w:rPr>
        <w:t>n</w:t>
      </w:r>
      <w:r w:rsidRPr="00591445">
        <w:rPr>
          <w:rFonts w:eastAsia="Calibri"/>
        </w:rPr>
        <w:t xml:space="preserve"> exciting era in the field of clinical trials using digitalization in healthcare. </w:t>
      </w:r>
      <w:r w:rsidR="00271002" w:rsidRPr="00591445">
        <w:rPr>
          <w:rFonts w:eastAsia="Calibri"/>
        </w:rPr>
        <w:t xml:space="preserve"> Imagine the (near</w:t>
      </w:r>
      <w:r w:rsidR="0078010D" w:rsidRPr="00591445">
        <w:rPr>
          <w:rFonts w:eastAsia="Calibri"/>
        </w:rPr>
        <w:t xml:space="preserve"> and ideal</w:t>
      </w:r>
      <w:r w:rsidR="00271002" w:rsidRPr="00591445">
        <w:rPr>
          <w:rFonts w:eastAsia="Calibri"/>
        </w:rPr>
        <w:t>) future, where we</w:t>
      </w:r>
      <w:r w:rsidRPr="00591445">
        <w:rPr>
          <w:rFonts w:eastAsia="Calibri"/>
        </w:rPr>
        <w:t xml:space="preserve"> </w:t>
      </w:r>
      <w:r w:rsidR="00F064D3" w:rsidRPr="00591445">
        <w:rPr>
          <w:rFonts w:eastAsia="Calibri"/>
        </w:rPr>
        <w:t>can</w:t>
      </w:r>
      <w:r w:rsidRPr="00591445">
        <w:rPr>
          <w:rFonts w:eastAsia="Calibri"/>
        </w:rPr>
        <w:t xml:space="preserve"> </w:t>
      </w:r>
      <w:r w:rsidR="00496D6B" w:rsidRPr="00591445">
        <w:rPr>
          <w:rFonts w:eastAsia="Calibri"/>
        </w:rPr>
        <w:t xml:space="preserve">securely </w:t>
      </w:r>
      <w:r w:rsidRPr="00591445">
        <w:rPr>
          <w:rFonts w:eastAsia="Calibri"/>
        </w:rPr>
        <w:t xml:space="preserve">screen patients for eligibility across </w:t>
      </w:r>
      <w:r w:rsidR="00271002" w:rsidRPr="00591445">
        <w:rPr>
          <w:rFonts w:eastAsia="Calibri"/>
        </w:rPr>
        <w:t xml:space="preserve">different </w:t>
      </w:r>
      <w:r w:rsidRPr="00591445">
        <w:rPr>
          <w:rFonts w:eastAsia="Calibri"/>
        </w:rPr>
        <w:t>network</w:t>
      </w:r>
      <w:r w:rsidR="00A40D04" w:rsidRPr="00591445">
        <w:rPr>
          <w:rFonts w:eastAsia="Calibri"/>
        </w:rPr>
        <w:t>s</w:t>
      </w:r>
      <w:r w:rsidRPr="00591445">
        <w:rPr>
          <w:rFonts w:eastAsia="Calibri"/>
        </w:rPr>
        <w:t xml:space="preserve"> of healthcare providers</w:t>
      </w:r>
      <w:r w:rsidR="0078010D" w:rsidRPr="00591445">
        <w:rPr>
          <w:rFonts w:eastAsia="Calibri"/>
        </w:rPr>
        <w:t xml:space="preserve">, </w:t>
      </w:r>
      <w:r w:rsidRPr="00591445">
        <w:rPr>
          <w:rFonts w:eastAsia="Calibri"/>
        </w:rPr>
        <w:t>guid</w:t>
      </w:r>
      <w:r w:rsidR="0078010D" w:rsidRPr="00591445">
        <w:rPr>
          <w:rFonts w:eastAsia="Calibri"/>
        </w:rPr>
        <w:t>ing</w:t>
      </w:r>
      <w:r w:rsidRPr="00591445">
        <w:rPr>
          <w:rFonts w:eastAsia="Calibri"/>
        </w:rPr>
        <w:t xml:space="preserve"> </w:t>
      </w:r>
      <w:r w:rsidR="00496D6B" w:rsidRPr="00591445">
        <w:rPr>
          <w:rFonts w:eastAsia="Calibri"/>
        </w:rPr>
        <w:t xml:space="preserve">the design of pragmatic </w:t>
      </w:r>
      <w:r w:rsidRPr="00591445">
        <w:rPr>
          <w:rFonts w:eastAsia="Calibri"/>
        </w:rPr>
        <w:t>clinical trial</w:t>
      </w:r>
      <w:r w:rsidR="00496D6B" w:rsidRPr="00591445">
        <w:rPr>
          <w:rFonts w:eastAsia="Calibri"/>
        </w:rPr>
        <w:t>s.  In this scenario, we can</w:t>
      </w:r>
      <w:r w:rsidRPr="00591445">
        <w:rPr>
          <w:rFonts w:eastAsia="Calibri"/>
        </w:rPr>
        <w:t xml:space="preserve"> determine feasibility upfront</w:t>
      </w:r>
      <w:r w:rsidR="00496D6B" w:rsidRPr="00591445">
        <w:rPr>
          <w:rFonts w:eastAsia="Calibri"/>
        </w:rPr>
        <w:t>,</w:t>
      </w:r>
      <w:r w:rsidRPr="00591445">
        <w:rPr>
          <w:rFonts w:eastAsia="Calibri"/>
        </w:rPr>
        <w:t xml:space="preserve"> selecting only those </w:t>
      </w:r>
      <w:r w:rsidR="00A40D04" w:rsidRPr="00591445">
        <w:rPr>
          <w:rFonts w:eastAsia="Calibri"/>
        </w:rPr>
        <w:t>centres</w:t>
      </w:r>
      <w:r w:rsidRPr="00591445">
        <w:rPr>
          <w:rFonts w:eastAsia="Calibri"/>
        </w:rPr>
        <w:t xml:space="preserve"> </w:t>
      </w:r>
      <w:r w:rsidR="005C4AE5" w:rsidRPr="00591445">
        <w:rPr>
          <w:rFonts w:eastAsia="Calibri"/>
        </w:rPr>
        <w:t>with</w:t>
      </w:r>
      <w:r w:rsidRPr="00591445">
        <w:rPr>
          <w:rFonts w:eastAsia="Calibri"/>
        </w:rPr>
        <w:t xml:space="preserve"> adequate numbers of patients </w:t>
      </w:r>
      <w:r w:rsidR="003C01E2" w:rsidRPr="00591445">
        <w:rPr>
          <w:rFonts w:eastAsia="Calibri"/>
        </w:rPr>
        <w:t xml:space="preserve">that meet selection criteria, thereby </w:t>
      </w:r>
      <w:r w:rsidRPr="00591445">
        <w:rPr>
          <w:rFonts w:eastAsia="Calibri"/>
        </w:rPr>
        <w:t xml:space="preserve">reducing cost substantially. </w:t>
      </w:r>
      <w:r w:rsidR="003C01E2" w:rsidRPr="00591445">
        <w:rPr>
          <w:rFonts w:eastAsia="Calibri"/>
        </w:rPr>
        <w:t xml:space="preserve"> </w:t>
      </w:r>
      <w:r w:rsidRPr="00591445">
        <w:rPr>
          <w:rFonts w:eastAsia="Calibri"/>
        </w:rPr>
        <w:t xml:space="preserve">Moreover, embedding dynamic informed consent within online </w:t>
      </w:r>
      <w:r w:rsidR="003C01E2" w:rsidRPr="00591445">
        <w:rPr>
          <w:rFonts w:eastAsia="Calibri"/>
        </w:rPr>
        <w:t xml:space="preserve">EHR </w:t>
      </w:r>
      <w:r w:rsidRPr="00591445">
        <w:rPr>
          <w:rFonts w:eastAsia="Calibri"/>
        </w:rPr>
        <w:t>portals</w:t>
      </w:r>
      <w:r w:rsidR="003C01E2" w:rsidRPr="00591445">
        <w:rPr>
          <w:rFonts w:eastAsia="Calibri"/>
        </w:rPr>
        <w:t xml:space="preserve">, </w:t>
      </w:r>
      <w:r w:rsidR="0067410E" w:rsidRPr="00591445">
        <w:rPr>
          <w:rFonts w:eastAsia="Calibri"/>
        </w:rPr>
        <w:t>providing legitimate patient engagement, improving patient privacy</w:t>
      </w:r>
      <w:r w:rsidR="00850D38" w:rsidRPr="00591445">
        <w:rPr>
          <w:rFonts w:eastAsia="Calibri"/>
        </w:rPr>
        <w:t>,</w:t>
      </w:r>
      <w:r w:rsidR="0067410E" w:rsidRPr="00591445">
        <w:rPr>
          <w:rFonts w:eastAsia="Calibri"/>
        </w:rPr>
        <w:t xml:space="preserve"> and </w:t>
      </w:r>
      <w:r w:rsidR="00E8646C" w:rsidRPr="00591445">
        <w:rPr>
          <w:rFonts w:eastAsia="Calibri"/>
        </w:rPr>
        <w:t xml:space="preserve">reducing </w:t>
      </w:r>
      <w:r w:rsidRPr="00591445">
        <w:rPr>
          <w:rFonts w:eastAsia="Calibri"/>
        </w:rPr>
        <w:t xml:space="preserve">the laborious work of </w:t>
      </w:r>
      <w:r w:rsidR="00E8646C" w:rsidRPr="00591445">
        <w:rPr>
          <w:rFonts w:eastAsia="Calibri"/>
        </w:rPr>
        <w:t>clinical investigators</w:t>
      </w:r>
      <w:r w:rsidRPr="00591445">
        <w:rPr>
          <w:rFonts w:eastAsia="Calibri"/>
        </w:rPr>
        <w:t xml:space="preserve">. </w:t>
      </w:r>
      <w:r w:rsidR="005D51A0" w:rsidRPr="00591445">
        <w:rPr>
          <w:rFonts w:eastAsia="Calibri"/>
        </w:rPr>
        <w:t xml:space="preserve"> </w:t>
      </w:r>
      <w:r w:rsidR="00960E37" w:rsidRPr="00591445">
        <w:rPr>
          <w:rFonts w:eastAsia="Calibri"/>
        </w:rPr>
        <w:t>C</w:t>
      </w:r>
      <w:r w:rsidRPr="00591445">
        <w:rPr>
          <w:rFonts w:eastAsia="Calibri"/>
        </w:rPr>
        <w:t xml:space="preserve">ase </w:t>
      </w:r>
      <w:r w:rsidR="00960E37" w:rsidRPr="00591445">
        <w:rPr>
          <w:rFonts w:eastAsia="Calibri"/>
        </w:rPr>
        <w:t xml:space="preserve">report </w:t>
      </w:r>
      <w:r w:rsidRPr="00591445">
        <w:rPr>
          <w:rFonts w:eastAsia="Calibri"/>
        </w:rPr>
        <w:t xml:space="preserve">forms </w:t>
      </w:r>
      <w:r w:rsidR="00960E37" w:rsidRPr="00591445">
        <w:rPr>
          <w:rFonts w:eastAsia="Calibri"/>
        </w:rPr>
        <w:t xml:space="preserve">are replaced with </w:t>
      </w:r>
      <w:r w:rsidR="002E0471" w:rsidRPr="00591445">
        <w:rPr>
          <w:rFonts w:eastAsia="Calibri"/>
        </w:rPr>
        <w:t xml:space="preserve">automatically populated </w:t>
      </w:r>
      <w:r w:rsidR="00960E37" w:rsidRPr="00591445">
        <w:rPr>
          <w:rFonts w:eastAsia="Calibri"/>
        </w:rPr>
        <w:t xml:space="preserve">data extracted </w:t>
      </w:r>
      <w:r w:rsidR="002E0471" w:rsidRPr="00591445">
        <w:rPr>
          <w:rFonts w:eastAsia="Calibri"/>
        </w:rPr>
        <w:t>from the</w:t>
      </w:r>
      <w:r w:rsidR="00960E37" w:rsidRPr="00591445">
        <w:rPr>
          <w:rFonts w:eastAsia="Calibri"/>
        </w:rPr>
        <w:t xml:space="preserve"> EHR</w:t>
      </w:r>
      <w:r w:rsidR="002E0471" w:rsidRPr="00591445">
        <w:rPr>
          <w:rFonts w:eastAsia="Calibri"/>
        </w:rPr>
        <w:t xml:space="preserve"> or registry</w:t>
      </w:r>
      <w:r w:rsidR="00960E37" w:rsidRPr="00591445">
        <w:rPr>
          <w:rFonts w:eastAsia="Calibri"/>
        </w:rPr>
        <w:t xml:space="preserve">, </w:t>
      </w:r>
      <w:r w:rsidRPr="00591445">
        <w:rPr>
          <w:rFonts w:eastAsia="Calibri"/>
        </w:rPr>
        <w:t xml:space="preserve">enriched with </w:t>
      </w:r>
      <w:r w:rsidR="007063F1" w:rsidRPr="00591445">
        <w:rPr>
          <w:rFonts w:eastAsia="Calibri"/>
        </w:rPr>
        <w:t>study-</w:t>
      </w:r>
      <w:r w:rsidRPr="00591445">
        <w:rPr>
          <w:rFonts w:eastAsia="Calibri"/>
        </w:rPr>
        <w:t>specific information</w:t>
      </w:r>
      <w:r w:rsidR="00B00929" w:rsidRPr="00591445">
        <w:rPr>
          <w:rFonts w:eastAsia="Calibri"/>
        </w:rPr>
        <w:t xml:space="preserve"> to address </w:t>
      </w:r>
      <w:r w:rsidR="00901867" w:rsidRPr="00591445">
        <w:rPr>
          <w:rFonts w:eastAsia="Calibri"/>
        </w:rPr>
        <w:t>the</w:t>
      </w:r>
      <w:r w:rsidR="00B00929" w:rsidRPr="00591445">
        <w:rPr>
          <w:rFonts w:eastAsia="Calibri"/>
        </w:rPr>
        <w:t xml:space="preserve"> research question</w:t>
      </w:r>
      <w:r w:rsidRPr="00591445">
        <w:rPr>
          <w:rFonts w:eastAsia="Calibri"/>
        </w:rPr>
        <w:t xml:space="preserve">. </w:t>
      </w:r>
      <w:r w:rsidR="007063F1" w:rsidRPr="00591445">
        <w:rPr>
          <w:rFonts w:eastAsia="Calibri"/>
        </w:rPr>
        <w:t xml:space="preserve"> </w:t>
      </w:r>
      <w:r w:rsidR="005C4AE5" w:rsidRPr="00591445">
        <w:rPr>
          <w:rFonts w:eastAsia="Calibri"/>
        </w:rPr>
        <w:t>F</w:t>
      </w:r>
      <w:r w:rsidRPr="00591445">
        <w:rPr>
          <w:rFonts w:eastAsia="Calibri"/>
        </w:rPr>
        <w:t xml:space="preserve">ollow-up visits </w:t>
      </w:r>
      <w:r w:rsidR="002A77F7" w:rsidRPr="00591445">
        <w:rPr>
          <w:rFonts w:eastAsia="Calibri"/>
        </w:rPr>
        <w:t xml:space="preserve">are </w:t>
      </w:r>
      <w:r w:rsidR="005C4AE5" w:rsidRPr="00591445">
        <w:rPr>
          <w:rFonts w:eastAsia="Calibri"/>
        </w:rPr>
        <w:t>performed</w:t>
      </w:r>
      <w:r w:rsidRPr="00591445">
        <w:rPr>
          <w:rFonts w:eastAsia="Calibri"/>
        </w:rPr>
        <w:t xml:space="preserve"> remotely by collecting patient</w:t>
      </w:r>
      <w:r w:rsidR="005C4AE5" w:rsidRPr="00591445">
        <w:rPr>
          <w:rFonts w:eastAsia="Calibri"/>
        </w:rPr>
        <w:t>-</w:t>
      </w:r>
      <w:r w:rsidRPr="00591445">
        <w:rPr>
          <w:rFonts w:eastAsia="Calibri"/>
        </w:rPr>
        <w:t xml:space="preserve">reported outcomes through </w:t>
      </w:r>
      <w:r w:rsidR="00561451" w:rsidRPr="00591445">
        <w:rPr>
          <w:rFonts w:eastAsia="Calibri"/>
        </w:rPr>
        <w:t>smartphones and tablets</w:t>
      </w:r>
      <w:r w:rsidRPr="00591445">
        <w:rPr>
          <w:rFonts w:eastAsia="Calibri"/>
        </w:rPr>
        <w:t xml:space="preserve">, activity </w:t>
      </w:r>
      <w:r w:rsidR="00B171B8" w:rsidRPr="00591445">
        <w:rPr>
          <w:rFonts w:eastAsia="Calibri"/>
        </w:rPr>
        <w:t xml:space="preserve">and physiological </w:t>
      </w:r>
      <w:r w:rsidRPr="00591445">
        <w:rPr>
          <w:rFonts w:eastAsia="Calibri"/>
        </w:rPr>
        <w:t xml:space="preserve">measurements </w:t>
      </w:r>
      <w:r w:rsidR="00B1743D" w:rsidRPr="00591445">
        <w:rPr>
          <w:rFonts w:eastAsia="Calibri"/>
        </w:rPr>
        <w:t>using</w:t>
      </w:r>
      <w:r w:rsidRPr="00591445">
        <w:rPr>
          <w:rFonts w:eastAsia="Calibri"/>
        </w:rPr>
        <w:t xml:space="preserve"> wearables and sensors</w:t>
      </w:r>
      <w:r w:rsidR="00B1743D" w:rsidRPr="00591445">
        <w:rPr>
          <w:rFonts w:eastAsia="Calibri"/>
        </w:rPr>
        <w:t>,</w:t>
      </w:r>
      <w:r w:rsidR="003F6714" w:rsidRPr="00591445">
        <w:rPr>
          <w:rFonts w:eastAsia="Calibri"/>
        </w:rPr>
        <w:t xml:space="preserve"> and clinical event data via</w:t>
      </w:r>
      <w:r w:rsidRPr="00591445">
        <w:rPr>
          <w:rFonts w:eastAsia="Calibri"/>
        </w:rPr>
        <w:t xml:space="preserve"> national registries</w:t>
      </w:r>
      <w:r w:rsidR="003F6714" w:rsidRPr="00591445">
        <w:rPr>
          <w:rFonts w:eastAsia="Calibri"/>
        </w:rPr>
        <w:t xml:space="preserve"> or the EHR</w:t>
      </w:r>
      <w:r w:rsidRPr="00591445">
        <w:rPr>
          <w:rFonts w:eastAsia="Calibri"/>
        </w:rPr>
        <w:t xml:space="preserve">. </w:t>
      </w:r>
      <w:r w:rsidR="00B1743D" w:rsidRPr="00591445">
        <w:rPr>
          <w:rFonts w:eastAsia="Calibri"/>
        </w:rPr>
        <w:t xml:space="preserve"> </w:t>
      </w:r>
    </w:p>
    <w:p w14:paraId="7596E82A" w14:textId="77777777" w:rsidR="00126E07" w:rsidRPr="00591445" w:rsidRDefault="00126E07" w:rsidP="00241D51">
      <w:pPr>
        <w:rPr>
          <w:rFonts w:eastAsia="Calibri"/>
        </w:rPr>
      </w:pPr>
    </w:p>
    <w:p w14:paraId="3BCC00F6" w14:textId="175D4266" w:rsidR="00BC7147" w:rsidRPr="00591445" w:rsidRDefault="0051669C" w:rsidP="00241D51">
      <w:pPr>
        <w:rPr>
          <w:rFonts w:eastAsia="Calibri"/>
        </w:rPr>
        <w:sectPr w:rsidR="00BC7147" w:rsidRPr="00591445" w:rsidSect="009E5355">
          <w:headerReference w:type="even" r:id="rId9"/>
          <w:headerReference w:type="default" r:id="rId10"/>
          <w:footerReference w:type="default" r:id="rId11"/>
          <w:footerReference w:type="first" r:id="rId12"/>
          <w:pgSz w:w="12240" w:h="15840"/>
          <w:pgMar w:top="1134" w:right="1134" w:bottom="1134" w:left="1134" w:header="720" w:footer="720" w:gutter="0"/>
          <w:cols w:space="720"/>
          <w:titlePg/>
          <w:docGrid w:linePitch="360"/>
        </w:sectPr>
      </w:pPr>
      <w:r w:rsidRPr="00591445">
        <w:rPr>
          <w:rFonts w:eastAsia="Calibri"/>
        </w:rPr>
        <w:t xml:space="preserve">The digitalization of healthcare will enable </w:t>
      </w:r>
      <w:r w:rsidR="00DB117E" w:rsidRPr="00591445">
        <w:rPr>
          <w:rFonts w:eastAsia="Calibri"/>
        </w:rPr>
        <w:t xml:space="preserve">the cardiology community </w:t>
      </w:r>
      <w:r w:rsidRPr="00591445">
        <w:rPr>
          <w:rFonts w:eastAsia="Calibri"/>
        </w:rPr>
        <w:t xml:space="preserve">to perform </w:t>
      </w:r>
      <w:r w:rsidR="008D596D" w:rsidRPr="00591445">
        <w:rPr>
          <w:rFonts w:eastAsia="Calibri"/>
        </w:rPr>
        <w:t xml:space="preserve">pragmatic </w:t>
      </w:r>
      <w:r w:rsidRPr="00591445">
        <w:rPr>
          <w:rFonts w:eastAsia="Calibri"/>
        </w:rPr>
        <w:t>trials at reduced cost</w:t>
      </w:r>
      <w:r w:rsidR="00316DCF" w:rsidRPr="00591445">
        <w:rPr>
          <w:rFonts w:eastAsia="Calibri"/>
        </w:rPr>
        <w:t xml:space="preserve"> that meet the expectations of regulators</w:t>
      </w:r>
      <w:r w:rsidR="00DB117E" w:rsidRPr="00591445">
        <w:rPr>
          <w:rFonts w:eastAsia="Calibri"/>
        </w:rPr>
        <w:t>,</w:t>
      </w:r>
      <w:r w:rsidRPr="00591445">
        <w:rPr>
          <w:rFonts w:eastAsia="Calibri"/>
        </w:rPr>
        <w:t xml:space="preserve"> after </w:t>
      </w:r>
      <w:r w:rsidR="00DB117E" w:rsidRPr="00591445">
        <w:rPr>
          <w:rFonts w:eastAsia="Calibri"/>
        </w:rPr>
        <w:t xml:space="preserve">the </w:t>
      </w:r>
      <w:r w:rsidRPr="00591445">
        <w:rPr>
          <w:rFonts w:eastAsia="Calibri"/>
        </w:rPr>
        <w:t xml:space="preserve">initial investment in digital infrastructure and harmonization of workflow across </w:t>
      </w:r>
      <w:r w:rsidR="008876A1" w:rsidRPr="00591445">
        <w:rPr>
          <w:rFonts w:eastAsia="Calibri"/>
        </w:rPr>
        <w:t xml:space="preserve">healthcare </w:t>
      </w:r>
      <w:r w:rsidRPr="00591445">
        <w:rPr>
          <w:rFonts w:eastAsia="Calibri"/>
        </w:rPr>
        <w:t xml:space="preserve">networks. </w:t>
      </w:r>
      <w:r w:rsidR="008876A1" w:rsidRPr="00591445">
        <w:rPr>
          <w:rFonts w:eastAsia="Calibri"/>
        </w:rPr>
        <w:t xml:space="preserve"> </w:t>
      </w:r>
      <w:r w:rsidRPr="00591445">
        <w:rPr>
          <w:rFonts w:eastAsia="Calibri"/>
        </w:rPr>
        <w:t xml:space="preserve">This will not only promote industry investment in novel treatments within the cardiovascular field, but will also foster investigator-initiated trials to </w:t>
      </w:r>
      <w:r w:rsidR="008876A1" w:rsidRPr="00591445">
        <w:rPr>
          <w:rFonts w:eastAsia="Calibri"/>
        </w:rPr>
        <w:t>improve management of both common and rare diseases</w:t>
      </w:r>
      <w:r w:rsidRPr="00591445">
        <w:rPr>
          <w:rFonts w:eastAsia="Calibri"/>
        </w:rPr>
        <w:t xml:space="preserve"> in clinical practice. </w:t>
      </w:r>
      <w:r w:rsidR="008876A1" w:rsidRPr="00591445">
        <w:rPr>
          <w:rFonts w:eastAsia="Calibri"/>
        </w:rPr>
        <w:t xml:space="preserve"> </w:t>
      </w:r>
      <w:r w:rsidRPr="00591445">
        <w:rPr>
          <w:rFonts w:eastAsia="Calibri"/>
        </w:rPr>
        <w:t xml:space="preserve">Finally, embedding </w:t>
      </w:r>
      <w:r w:rsidR="008876A1" w:rsidRPr="00591445">
        <w:rPr>
          <w:rFonts w:eastAsia="Calibri"/>
        </w:rPr>
        <w:t xml:space="preserve">clinical </w:t>
      </w:r>
      <w:r w:rsidRPr="00591445">
        <w:rPr>
          <w:rFonts w:eastAsia="Calibri"/>
        </w:rPr>
        <w:t xml:space="preserve">trials within routine care </w:t>
      </w:r>
      <w:r w:rsidR="008876A1" w:rsidRPr="00591445">
        <w:rPr>
          <w:rFonts w:eastAsia="Calibri"/>
        </w:rPr>
        <w:t>has the potential to</w:t>
      </w:r>
      <w:r w:rsidRPr="00591445">
        <w:rPr>
          <w:rFonts w:eastAsia="Calibri"/>
        </w:rPr>
        <w:t xml:space="preserve"> improve the generalisability </w:t>
      </w:r>
      <w:r w:rsidR="00CE3105" w:rsidRPr="00591445">
        <w:rPr>
          <w:rFonts w:eastAsia="Calibri"/>
        </w:rPr>
        <w:t xml:space="preserve">and implementation </w:t>
      </w:r>
      <w:r w:rsidR="008876A1" w:rsidRPr="00591445">
        <w:rPr>
          <w:rFonts w:eastAsia="Calibri"/>
        </w:rPr>
        <w:t xml:space="preserve">of results by recruiting </w:t>
      </w:r>
      <w:r w:rsidR="00CE3105" w:rsidRPr="00591445">
        <w:rPr>
          <w:rFonts w:eastAsia="Calibri"/>
        </w:rPr>
        <w:t>populations representative of the community</w:t>
      </w:r>
      <w:r w:rsidRPr="00591445">
        <w:rPr>
          <w:rFonts w:eastAsia="Calibri"/>
        </w:rPr>
        <w:t xml:space="preserve">.  </w:t>
      </w:r>
      <w:r w:rsidR="006F7D1F" w:rsidRPr="00591445">
        <w:rPr>
          <w:rFonts w:eastAsia="Calibri"/>
        </w:rPr>
        <w:t xml:space="preserve">Working </w:t>
      </w:r>
      <w:r w:rsidR="00455B39" w:rsidRPr="00591445">
        <w:rPr>
          <w:rFonts w:eastAsia="Calibri"/>
        </w:rPr>
        <w:t>towards</w:t>
      </w:r>
      <w:r w:rsidR="006F7D1F" w:rsidRPr="00591445">
        <w:rPr>
          <w:rFonts w:eastAsia="Calibri"/>
        </w:rPr>
        <w:t xml:space="preserve"> these common aims</w:t>
      </w:r>
      <w:r w:rsidR="00455B39" w:rsidRPr="00591445">
        <w:rPr>
          <w:rFonts w:eastAsia="Calibri"/>
        </w:rPr>
        <w:t xml:space="preserve"> now</w:t>
      </w:r>
      <w:r w:rsidR="006F7D1F" w:rsidRPr="00591445">
        <w:rPr>
          <w:rFonts w:eastAsia="Calibri"/>
        </w:rPr>
        <w:t xml:space="preserve">, </w:t>
      </w:r>
      <w:r w:rsidR="00455B39" w:rsidRPr="00591445">
        <w:rPr>
          <w:rFonts w:eastAsia="Calibri"/>
        </w:rPr>
        <w:t>cardiovascular trials can be ‘fit-for-the-future’</w:t>
      </w:r>
      <w:r w:rsidR="006F7D1F" w:rsidRPr="00591445">
        <w:rPr>
          <w:rFonts w:eastAsia="Calibri"/>
        </w:rPr>
        <w:t xml:space="preserve"> </w:t>
      </w:r>
      <w:r w:rsidR="00F966C9" w:rsidRPr="00591445">
        <w:rPr>
          <w:rFonts w:eastAsia="Calibri"/>
        </w:rPr>
        <w:t xml:space="preserve">and usher in a new era of </w:t>
      </w:r>
      <w:r w:rsidR="00E1682D" w:rsidRPr="00591445">
        <w:rPr>
          <w:rFonts w:eastAsia="Calibri"/>
        </w:rPr>
        <w:lastRenderedPageBreak/>
        <w:t xml:space="preserve">evidence generation </w:t>
      </w:r>
      <w:r w:rsidR="0043710A" w:rsidRPr="00591445">
        <w:rPr>
          <w:rFonts w:eastAsia="Calibri"/>
        </w:rPr>
        <w:t>which</w:t>
      </w:r>
      <w:r w:rsidR="00E1682D" w:rsidRPr="00591445">
        <w:rPr>
          <w:rFonts w:eastAsia="Calibri"/>
        </w:rPr>
        <w:t xml:space="preserve"> is </w:t>
      </w:r>
      <w:r w:rsidR="00F966C9" w:rsidRPr="00591445">
        <w:rPr>
          <w:rFonts w:eastAsia="Calibri"/>
        </w:rPr>
        <w:t>patient-centred</w:t>
      </w:r>
      <w:r w:rsidR="0079021B" w:rsidRPr="00591445">
        <w:rPr>
          <w:rFonts w:eastAsia="Calibri"/>
        </w:rPr>
        <w:t xml:space="preserve"> and </w:t>
      </w:r>
      <w:r w:rsidR="00F966C9" w:rsidRPr="00591445">
        <w:rPr>
          <w:rFonts w:eastAsia="Calibri"/>
        </w:rPr>
        <w:t>cost-efficient</w:t>
      </w:r>
      <w:r w:rsidR="00D563F4" w:rsidRPr="00591445">
        <w:rPr>
          <w:rFonts w:eastAsia="Calibri"/>
        </w:rPr>
        <w:t>,</w:t>
      </w:r>
      <w:r w:rsidR="0079021B" w:rsidRPr="00591445">
        <w:rPr>
          <w:rFonts w:eastAsia="Calibri"/>
        </w:rPr>
        <w:t xml:space="preserve"> but retain</w:t>
      </w:r>
      <w:r w:rsidR="0043710A" w:rsidRPr="00591445">
        <w:rPr>
          <w:rFonts w:eastAsia="Calibri"/>
        </w:rPr>
        <w:t>s</w:t>
      </w:r>
      <w:r w:rsidR="0079021B" w:rsidRPr="00591445">
        <w:rPr>
          <w:rFonts w:eastAsia="Calibri"/>
        </w:rPr>
        <w:t xml:space="preserve"> the robustness of the conventional randomised controlled trial.</w:t>
      </w:r>
    </w:p>
    <w:p w14:paraId="149368B5" w14:textId="5064548D" w:rsidR="00C03F05" w:rsidRPr="00591445" w:rsidRDefault="00DD6F31" w:rsidP="00241D51">
      <w:pPr>
        <w:pStyle w:val="Heading1"/>
      </w:pPr>
      <w:r w:rsidRPr="00591445">
        <w:lastRenderedPageBreak/>
        <w:t>Graphical Abstract</w:t>
      </w:r>
    </w:p>
    <w:p w14:paraId="2397D3F4" w14:textId="2E731BDC" w:rsidR="00C03F05" w:rsidRPr="00591445" w:rsidRDefault="00BC7147" w:rsidP="00241D51">
      <w:r w:rsidRPr="00591445">
        <w:rPr>
          <w:noProof/>
        </w:rPr>
        <w:drawing>
          <wp:inline distT="0" distB="0" distL="0" distR="0" wp14:anchorId="110097B3" wp14:editId="7D97441E">
            <wp:extent cx="7286004" cy="5696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286004" cy="5696875"/>
                    </a:xfrm>
                    <a:prstGeom prst="rect">
                      <a:avLst/>
                    </a:prstGeom>
                  </pic:spPr>
                </pic:pic>
              </a:graphicData>
            </a:graphic>
          </wp:inline>
        </w:drawing>
      </w:r>
    </w:p>
    <w:p w14:paraId="796CAA90" w14:textId="77777777" w:rsidR="00BC7147" w:rsidRPr="00591445" w:rsidRDefault="00BC7147" w:rsidP="00241D51">
      <w:pPr>
        <w:sectPr w:rsidR="00BC7147" w:rsidRPr="00591445" w:rsidSect="00BC7147">
          <w:pgSz w:w="15840" w:h="12240" w:orient="landscape"/>
          <w:pgMar w:top="1134" w:right="1134" w:bottom="1134" w:left="1134" w:header="720" w:footer="720" w:gutter="0"/>
          <w:cols w:space="720"/>
          <w:titlePg/>
          <w:docGrid w:linePitch="360"/>
        </w:sectPr>
      </w:pPr>
    </w:p>
    <w:p w14:paraId="4E247C44" w14:textId="5C9BEFB1" w:rsidR="00F3482C" w:rsidRPr="00591445" w:rsidRDefault="002D0E13" w:rsidP="00241D51">
      <w:pPr>
        <w:pStyle w:val="Heading1"/>
      </w:pPr>
      <w:r w:rsidRPr="00591445">
        <w:lastRenderedPageBreak/>
        <w:t xml:space="preserve">Graphical Abstract </w:t>
      </w:r>
      <w:r w:rsidR="002A369C" w:rsidRPr="00591445">
        <w:t>legend</w:t>
      </w:r>
    </w:p>
    <w:p w14:paraId="21B938EC" w14:textId="18A4F04E" w:rsidR="002A369C" w:rsidRPr="00591445" w:rsidRDefault="002A369C" w:rsidP="00241D51"/>
    <w:p w14:paraId="33B9EA4F" w14:textId="77777777" w:rsidR="002A0CB5" w:rsidRPr="00591445" w:rsidRDefault="002A369C" w:rsidP="00241D51">
      <w:r w:rsidRPr="00591445">
        <w:t xml:space="preserve">Flowchart of </w:t>
      </w:r>
      <w:r w:rsidR="003C4746" w:rsidRPr="00591445">
        <w:t>clinical trial processes</w:t>
      </w:r>
      <w:r w:rsidR="00C50935" w:rsidRPr="00591445">
        <w:t xml:space="preserve"> (left)</w:t>
      </w:r>
      <w:r w:rsidR="003C4746" w:rsidRPr="00591445">
        <w:t xml:space="preserve">, starting with identification of a key </w:t>
      </w:r>
      <w:r w:rsidR="00A1349F" w:rsidRPr="00591445">
        <w:t xml:space="preserve">evidence gap and the ethical rationale for a controlled clinical trial. </w:t>
      </w:r>
      <w:r w:rsidR="00C50935" w:rsidRPr="00591445">
        <w:t xml:space="preserve"> In red (centre), </w:t>
      </w:r>
      <w:r w:rsidR="00905568" w:rsidRPr="00591445">
        <w:t xml:space="preserve">major barriers and limitations to successful completion of a clinical trial.  In green (right), </w:t>
      </w:r>
      <w:r w:rsidR="00AD6C19" w:rsidRPr="00591445">
        <w:t xml:space="preserve">how digital innovations are currently </w:t>
      </w:r>
      <w:r w:rsidR="00B00765" w:rsidRPr="00591445">
        <w:t>being</w:t>
      </w:r>
      <w:r w:rsidR="00AD6C19" w:rsidRPr="00591445">
        <w:t xml:space="preserve"> used to enhance clinical trials and lead to more cost</w:t>
      </w:r>
      <w:r w:rsidR="00B00765" w:rsidRPr="00591445">
        <w:t>-efficient and generalisable results.</w:t>
      </w:r>
      <w:r w:rsidR="00DE24FB" w:rsidRPr="00591445">
        <w:t xml:space="preserve">  </w:t>
      </w:r>
    </w:p>
    <w:p w14:paraId="0AA3A0EE" w14:textId="509D823F" w:rsidR="002A369C" w:rsidRPr="00591445" w:rsidRDefault="00DE24FB" w:rsidP="00241D51">
      <w:r w:rsidRPr="00591445">
        <w:rPr>
          <w:vertAlign w:val="superscript"/>
        </w:rPr>
        <w:t>1</w:t>
      </w:r>
      <w:r w:rsidRPr="00591445">
        <w:t xml:space="preserve"> </w:t>
      </w:r>
      <w:r w:rsidR="00542198" w:rsidRPr="00591445">
        <w:t xml:space="preserve">Based on analysis of </w:t>
      </w:r>
      <w:r w:rsidR="00EE235A" w:rsidRPr="00591445">
        <w:t xml:space="preserve">101 new approvals by the US </w:t>
      </w:r>
      <w:r w:rsidR="002B17A9" w:rsidRPr="00591445">
        <w:t>Food and Drug Administration from 2015-2017</w:t>
      </w:r>
      <w:r w:rsidR="00572492" w:rsidRPr="00591445">
        <w:t xml:space="preserve">; </w:t>
      </w:r>
      <w:r w:rsidR="002B17A9" w:rsidRPr="00591445">
        <w:t xml:space="preserve">Moore </w:t>
      </w:r>
      <w:r w:rsidR="002B17A9" w:rsidRPr="00591445">
        <w:rPr>
          <w:i/>
          <w:iCs/>
        </w:rPr>
        <w:t>et al</w:t>
      </w:r>
      <w:r w:rsidR="002A0CB5" w:rsidRPr="00591445">
        <w:rPr>
          <w:i/>
          <w:iCs/>
        </w:rPr>
        <w:t>.</w:t>
      </w:r>
      <w:r w:rsidR="004F6AA9" w:rsidRPr="00591445">
        <w:t>, 2020</w:t>
      </w:r>
      <w:r w:rsidR="002B17A9" w:rsidRPr="00591445">
        <w:t>.</w:t>
      </w:r>
      <w:r w:rsidR="009558C9" w:rsidRPr="00591445">
        <w:fldChar w:fldCharType="begin">
          <w:fldData xml:space="preserve">PEVuZE5vdGU+PENpdGU+PEF1dGhvcj5Nb29yZTwvQXV0aG9yPjxZZWFyPjIwMjA8L1llYXI+PFJl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=
</w:fldData>
        </w:fldChar>
      </w:r>
      <w:r w:rsidR="00B7332F" w:rsidRPr="00591445">
        <w:instrText xml:space="preserve"> ADDIN EN.CITE </w:instrText>
      </w:r>
      <w:r w:rsidR="00B7332F" w:rsidRPr="00591445">
        <w:fldChar w:fldCharType="begin">
          <w:fldData xml:space="preserve">PEVuZE5vdGU+PENpdGU+PEF1dGhvcj5Nb29yZTwvQXV0aG9yPjxZZWFyPjIwMjA8L1llYXI+PFJl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=
</w:fldData>
        </w:fldChar>
      </w:r>
      <w:r w:rsidR="00B7332F" w:rsidRPr="00591445">
        <w:instrText xml:space="preserve"> ADDIN EN.CITE.DATA </w:instrText>
      </w:r>
      <w:r w:rsidR="00B7332F" w:rsidRPr="00591445">
        <w:fldChar w:fldCharType="end"/>
      </w:r>
      <w:r w:rsidR="009558C9" w:rsidRPr="00591445">
        <w:fldChar w:fldCharType="separate"/>
      </w:r>
      <w:r w:rsidR="00B7332F" w:rsidRPr="00591445">
        <w:rPr>
          <w:noProof/>
          <w:vertAlign w:val="superscript"/>
        </w:rPr>
        <w:t>3</w:t>
      </w:r>
      <w:r w:rsidR="009558C9" w:rsidRPr="00591445">
        <w:fldChar w:fldCharType="end"/>
      </w:r>
      <w:r w:rsidR="00A24796" w:rsidRPr="00591445">
        <w:t xml:space="preserve">  </w:t>
      </w:r>
      <w:r w:rsidR="000120EB" w:rsidRPr="00591445">
        <w:t xml:space="preserve"> </w:t>
      </w:r>
      <w:r w:rsidR="00A24796" w:rsidRPr="00591445">
        <w:rPr>
          <w:vertAlign w:val="superscript"/>
        </w:rPr>
        <w:t>2</w:t>
      </w:r>
      <w:r w:rsidR="00A24796" w:rsidRPr="00591445">
        <w:t xml:space="preserve"> Based on 151 trials</w:t>
      </w:r>
      <w:r w:rsidR="00572492" w:rsidRPr="00591445">
        <w:t xml:space="preserve"> in the UK National Institute for Health Research Health Technology Assessment programme; Walters </w:t>
      </w:r>
      <w:r w:rsidR="00FD4FA9" w:rsidRPr="00591445">
        <w:rPr>
          <w:i/>
          <w:iCs/>
        </w:rPr>
        <w:t>et al.</w:t>
      </w:r>
      <w:r w:rsidR="00FD4FA9" w:rsidRPr="00591445">
        <w:t>, 2017</w:t>
      </w:r>
      <w:r w:rsidR="009558C9" w:rsidRPr="00591445">
        <w:t>.</w:t>
      </w:r>
      <w:r w:rsidR="00C623E0" w:rsidRPr="00591445">
        <w:fldChar w:fldCharType="begin">
          <w:fldData xml:space="preserve">PEVuZE5vdGU+PENpdGU+PEF1dGhvcj5XYWx0ZXJzPC9BdXRob3I+PFllYXI+MjAxNzwvWWVhcj48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</w:fldData>
        </w:fldChar>
      </w:r>
      <w:r w:rsidR="00B7332F" w:rsidRPr="00591445">
        <w:instrText xml:space="preserve"> ADDIN EN.CITE </w:instrText>
      </w:r>
      <w:r w:rsidR="00B7332F" w:rsidRPr="00591445">
        <w:fldChar w:fldCharType="begin">
          <w:fldData xml:space="preserve">PEVuZE5vdGU+PENpdGU+PEF1dGhvcj5XYWx0ZXJzPC9BdXRob3I+PFllYXI+MjAxNzwvWWVhcj48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</w:fldData>
        </w:fldChar>
      </w:r>
      <w:r w:rsidR="00B7332F" w:rsidRPr="00591445">
        <w:instrText xml:space="preserve"> ADDIN EN.CITE.DATA </w:instrText>
      </w:r>
      <w:r w:rsidR="00B7332F" w:rsidRPr="00591445">
        <w:fldChar w:fldCharType="end"/>
      </w:r>
      <w:r w:rsidR="00C623E0" w:rsidRPr="00591445">
        <w:fldChar w:fldCharType="separate"/>
      </w:r>
      <w:r w:rsidR="00B7332F" w:rsidRPr="00591445">
        <w:rPr>
          <w:noProof/>
          <w:vertAlign w:val="superscript"/>
        </w:rPr>
        <w:t>4</w:t>
      </w:r>
      <w:r w:rsidR="00C623E0" w:rsidRPr="00591445">
        <w:fldChar w:fldCharType="end"/>
      </w:r>
      <w:r w:rsidR="000120EB" w:rsidRPr="00591445">
        <w:t xml:space="preserve"> </w:t>
      </w:r>
      <w:r w:rsidR="008A6A6E" w:rsidRPr="00591445">
        <w:t xml:space="preserve">Integrating patient </w:t>
      </w:r>
      <w:r w:rsidR="009558C9" w:rsidRPr="00591445">
        <w:t>and</w:t>
      </w:r>
      <w:r w:rsidR="008A6A6E" w:rsidRPr="00591445">
        <w:t xml:space="preserve"> public involvement throughout </w:t>
      </w:r>
      <w:r w:rsidR="00864A37" w:rsidRPr="00591445">
        <w:t>the whole research life-cycle, fr</w:t>
      </w:r>
      <w:r w:rsidR="00D7671F" w:rsidRPr="00591445">
        <w:t>o</w:t>
      </w:r>
      <w:r w:rsidR="00864A37" w:rsidRPr="00591445">
        <w:t xml:space="preserve">m </w:t>
      </w:r>
      <w:r w:rsidR="00D7671F" w:rsidRPr="00591445">
        <w:t>inception</w:t>
      </w:r>
      <w:r w:rsidR="00864A37" w:rsidRPr="00591445">
        <w:t xml:space="preserve"> to critical evaluation, as per the </w:t>
      </w:r>
      <w:r w:rsidR="0083048E" w:rsidRPr="00591445">
        <w:t>PPI-</w:t>
      </w:r>
      <w:r w:rsidR="00864A37" w:rsidRPr="00591445">
        <w:t>POSITIVE</w:t>
      </w:r>
      <w:r w:rsidR="00D7671F" w:rsidRPr="00591445">
        <w:t xml:space="preserve"> approach; Bunting </w:t>
      </w:r>
      <w:r w:rsidR="00FD4FA9" w:rsidRPr="00591445">
        <w:rPr>
          <w:i/>
          <w:iCs/>
        </w:rPr>
        <w:t>et al.</w:t>
      </w:r>
      <w:r w:rsidR="004F6AA9" w:rsidRPr="00591445">
        <w:t>, 2021.</w:t>
      </w:r>
      <w:r w:rsidR="00C623E0" w:rsidRPr="00591445">
        <w:fldChar w:fldCharType="begin"/>
      </w:r>
      <w:r w:rsidR="00B7332F" w:rsidRPr="00591445">
        <w:instrText xml:space="preserve"> ADDIN EN.CITE &lt;EndNote&gt;&lt;Cite&gt;&lt;Author&gt;Bunting&lt;/Author&gt;&lt;Year&gt;2021&lt;/Year&gt;&lt;RecNum&gt;3098&lt;/RecNum&gt;&lt;DisplayText&gt;&lt;style face="superscript"&gt;2&lt;/style&gt;&lt;/DisplayText&gt;&lt;record&gt;&lt;rec-number&gt;3098&lt;/rec-number&gt;&lt;foreign-keys&gt;&lt;key app="EN" db-id="t2fd2p90bzwszpef9f45vfw9rrfvx2tx2w2a" timestamp="1615391852"&gt;3098&lt;/key&gt;&lt;/foreign-keys&gt;&lt;ref-type name="Journal Article"&gt;17&lt;/ref-type&gt;&lt;contributors&gt;&lt;authors&gt;&lt;author&gt;Bunting, K. V.&lt;/author&gt;&lt;author&gt;Stanbury, M.&lt;/author&gt;&lt;author&gt;Tica, O.&lt;/author&gt;&lt;author&gt;Kotecha, D.&lt;/author&gt;&lt;/authors&gt;&lt;/contributors&gt;&lt;auth-address&gt;Cardiac Physiologist &amp;amp; Postdoctoral Fellow, University of Birmingham &amp;amp; University Hospitals Birmingham NHS Foundation Trust, Birmingham, UK.&amp;#xD;Lead for the Patient &amp;amp; Public Involvement Team, RATE-AF trial.&amp;#xD;Cardiologist &amp;amp; Postdoctoral Fellow, University of Birmingham, Birmingham, UK.&amp;#xD;Professor of Cardiology, Institute of Cardiovascular Sciences, University of Birmingham &amp;amp; University Hospitals Birmingham NHS Foundation Trust, Vincent Drive, Birmingham B15 2TT, UK.&lt;/auth-address&gt;&lt;titles&gt;&lt;title&gt;Transforming clinical research by involving and empowering patients- the RATE-AF randomized trial&lt;/title&gt;&lt;secondary-title&gt;Eur Heart J&lt;/secondary-title&gt;&lt;/titles&gt;&lt;periodical&gt;&lt;full-title&gt;Eur Heart J&lt;/full-title&gt;&lt;abbr-1&gt;European heart journal&lt;/abbr-1&gt;&lt;/periodical&gt;&lt;pages&gt;2411-2414&lt;/pages&gt;&lt;volume&gt;42&lt;/volume&gt;&lt;number&gt;25&lt;/number&gt;&lt;edition&gt;2021/03/04&lt;/edition&gt;&lt;dates&gt;&lt;year&gt;2021&lt;/year&gt;&lt;pub-dates&gt;&lt;date&gt;Jul 1&lt;/date&gt;&lt;/pub-dates&gt;&lt;/dates&gt;&lt;isbn&gt;1522-9645 (Electronic)&amp;#xD;0195-668X (Linking)&lt;/isbn&gt;&lt;accession-num&gt;33655299&lt;/accession-num&gt;&lt;urls&gt;&lt;related-urls&gt;&lt;url&gt;https://www.ncbi.nlm.nih.gov/pubmed/33655299&lt;/url&gt;&lt;/related-urls&gt;&lt;/urls&gt;&lt;custom2&gt;PMC8248994&lt;/custom2&gt;&lt;electronic-resource-num&gt;10.1093/eurheartj/ehab098&lt;/electronic-resource-num&gt;&lt;remote-database-provider&gt;NLM&lt;/remote-database-provider&gt;&lt;language&gt;eng&lt;/language&gt;&lt;/record&gt;&lt;/Cite&gt;&lt;/EndNote&gt;</w:instrText>
      </w:r>
      <w:r w:rsidR="00C623E0" w:rsidRPr="00591445">
        <w:fldChar w:fldCharType="separate"/>
      </w:r>
      <w:r w:rsidR="00B7332F" w:rsidRPr="00591445">
        <w:rPr>
          <w:noProof/>
          <w:vertAlign w:val="superscript"/>
        </w:rPr>
        <w:t>2</w:t>
      </w:r>
      <w:r w:rsidR="00C623E0" w:rsidRPr="00591445">
        <w:fldChar w:fldCharType="end"/>
      </w:r>
    </w:p>
    <w:p w14:paraId="1FA504FB" w14:textId="77777777" w:rsidR="002A369C" w:rsidRPr="00591445" w:rsidRDefault="002A369C" w:rsidP="00241D51"/>
    <w:p w14:paraId="79294C28" w14:textId="77777777" w:rsidR="00C03F05" w:rsidRPr="00591445" w:rsidRDefault="00C03F05" w:rsidP="00241D51"/>
    <w:p w14:paraId="1354DBC2" w14:textId="77777777" w:rsidR="00C623E0" w:rsidRPr="00591445" w:rsidRDefault="00C623E0" w:rsidP="00241D51">
      <w:pPr>
        <w:spacing w:line="240" w:lineRule="auto"/>
        <w:rPr>
          <w:b/>
          <w:bCs/>
          <w:sz w:val="28"/>
          <w:szCs w:val="28"/>
        </w:rPr>
      </w:pPr>
      <w:r w:rsidRPr="00591445">
        <w:br w:type="page"/>
      </w:r>
    </w:p>
    <w:p w14:paraId="1B036EA8" w14:textId="0A023FC3" w:rsidR="005F325F" w:rsidRPr="00591445" w:rsidRDefault="005F325F" w:rsidP="00241D51">
      <w:pPr>
        <w:pStyle w:val="Heading1"/>
      </w:pPr>
      <w:r w:rsidRPr="00591445">
        <w:lastRenderedPageBreak/>
        <w:t>Acknowledgements</w:t>
      </w:r>
    </w:p>
    <w:p w14:paraId="2C9549A5" w14:textId="03FD15F0" w:rsidR="005F325F" w:rsidRPr="00591445" w:rsidRDefault="005F325F" w:rsidP="00241D51">
      <w:r w:rsidRPr="00591445">
        <w:t>None</w:t>
      </w:r>
      <w:r w:rsidR="00B13957" w:rsidRPr="00591445">
        <w:t>.</w:t>
      </w:r>
    </w:p>
    <w:p w14:paraId="7A68D431" w14:textId="77777777" w:rsidR="00C26BBD" w:rsidRPr="00591445" w:rsidRDefault="00C26BBD" w:rsidP="00241D51"/>
    <w:p w14:paraId="37FCBC2F" w14:textId="0A6F5436" w:rsidR="00CB1DBC" w:rsidRPr="00591445" w:rsidRDefault="00CB1DBC" w:rsidP="00241D51">
      <w:pPr>
        <w:pStyle w:val="Heading1"/>
      </w:pPr>
      <w:r w:rsidRPr="00591445">
        <w:t xml:space="preserve">Data </w:t>
      </w:r>
      <w:r w:rsidR="00E2723E" w:rsidRPr="00591445">
        <w:t>Availability</w:t>
      </w:r>
      <w:r w:rsidRPr="00591445">
        <w:t xml:space="preserve"> Statement</w:t>
      </w:r>
    </w:p>
    <w:p w14:paraId="7B0B4111" w14:textId="33D1DF7E" w:rsidR="00CB1DBC" w:rsidRPr="00591445" w:rsidRDefault="00CB1DBC" w:rsidP="00241D51">
      <w:pPr>
        <w:pStyle w:val="Heading1"/>
        <w:rPr>
          <w:b w:val="0"/>
          <w:bCs w:val="0"/>
          <w:sz w:val="24"/>
          <w:szCs w:val="24"/>
        </w:rPr>
      </w:pPr>
      <w:r w:rsidRPr="00591445">
        <w:rPr>
          <w:b w:val="0"/>
          <w:bCs w:val="0"/>
          <w:sz w:val="24"/>
          <w:szCs w:val="24"/>
        </w:rPr>
        <w:t>There are no new data associated with this article</w:t>
      </w:r>
      <w:r w:rsidR="0083048E" w:rsidRPr="00591445">
        <w:rPr>
          <w:b w:val="0"/>
          <w:bCs w:val="0"/>
          <w:sz w:val="24"/>
          <w:szCs w:val="24"/>
        </w:rPr>
        <w:t>.</w:t>
      </w:r>
    </w:p>
    <w:p w14:paraId="1AD6185B" w14:textId="77777777" w:rsidR="00CB1DBC" w:rsidRPr="00591445" w:rsidRDefault="00CB1DBC" w:rsidP="00241D51"/>
    <w:p w14:paraId="7B84D624" w14:textId="72928BD4" w:rsidR="00953D29" w:rsidRPr="00591445" w:rsidRDefault="00953D29" w:rsidP="00241D51">
      <w:pPr>
        <w:pStyle w:val="Heading1"/>
      </w:pPr>
      <w:r w:rsidRPr="00591445">
        <w:t>Funding</w:t>
      </w:r>
    </w:p>
    <w:p w14:paraId="32182CA6" w14:textId="6C235BB2" w:rsidR="00953D29" w:rsidRPr="00591445" w:rsidRDefault="004F53C8" w:rsidP="00241D51">
      <w:r w:rsidRPr="00591445">
        <w:t xml:space="preserve">DK an FWA have received funding from the </w:t>
      </w:r>
      <w:r w:rsidR="000A384B" w:rsidRPr="00591445">
        <w:t xml:space="preserve">Innovative Medicines Initiative </w:t>
      </w:r>
      <w:r w:rsidR="000900DB" w:rsidRPr="00591445">
        <w:t>BigData@Heart (#</w:t>
      </w:r>
      <w:r w:rsidR="000A384B" w:rsidRPr="00591445">
        <w:t>116074</w:t>
      </w:r>
      <w:r w:rsidR="002B71DA" w:rsidRPr="00591445">
        <w:t xml:space="preserve">), which </w:t>
      </w:r>
      <w:r w:rsidR="000A384B" w:rsidRPr="00591445">
        <w:t xml:space="preserve">receives support from </w:t>
      </w:r>
      <w:r w:rsidR="00C14F11" w:rsidRPr="00591445">
        <w:t>EU</w:t>
      </w:r>
      <w:r w:rsidR="000A384B" w:rsidRPr="00591445">
        <w:t xml:space="preserve"> Horizon 2020 and </w:t>
      </w:r>
      <w:r w:rsidR="002B71DA" w:rsidRPr="00591445">
        <w:t xml:space="preserve">the </w:t>
      </w:r>
      <w:r w:rsidR="000A384B" w:rsidRPr="00591445">
        <w:t>European Federation of Pharmaceutical Industries and Associations</w:t>
      </w:r>
      <w:r w:rsidR="00C14F11" w:rsidRPr="00591445">
        <w:t xml:space="preserve"> (EFPIA)</w:t>
      </w:r>
      <w:r w:rsidR="000A384B" w:rsidRPr="00591445">
        <w:t>.</w:t>
      </w:r>
      <w:r w:rsidR="002B71DA" w:rsidRPr="00591445">
        <w:t xml:space="preserve">  The DaRe2THINK trial is funded by the </w:t>
      </w:r>
      <w:r w:rsidR="002B656E" w:rsidRPr="00591445">
        <w:t xml:space="preserve">UK National </w:t>
      </w:r>
      <w:r w:rsidR="002E4BEB" w:rsidRPr="00591445">
        <w:t>Institute</w:t>
      </w:r>
      <w:r w:rsidR="002B656E" w:rsidRPr="00591445">
        <w:t xml:space="preserve"> fo</w:t>
      </w:r>
      <w:r w:rsidR="002E4BEB" w:rsidRPr="00591445">
        <w:t>r</w:t>
      </w:r>
      <w:r w:rsidR="002B656E" w:rsidRPr="00591445">
        <w:t xml:space="preserve"> Health Research (</w:t>
      </w:r>
      <w:r w:rsidR="00D0646F" w:rsidRPr="00591445">
        <w:t>NIHR130280)</w:t>
      </w:r>
      <w:r w:rsidR="002C3159" w:rsidRPr="00591445">
        <w:t>.  The opinions expressed in this article are those of the authors, and do not represent any of the named organisations.</w:t>
      </w:r>
    </w:p>
    <w:p w14:paraId="0FEE1CBE" w14:textId="77777777" w:rsidR="00953D29" w:rsidRPr="00591445" w:rsidRDefault="00953D29" w:rsidP="00241D51"/>
    <w:p w14:paraId="3CD1555A" w14:textId="2D6753A8" w:rsidR="00953D29" w:rsidRPr="00591445" w:rsidRDefault="00953D29" w:rsidP="00241D51">
      <w:pPr>
        <w:pStyle w:val="Heading1"/>
      </w:pPr>
      <w:r w:rsidRPr="00591445">
        <w:t>Conflicts of Interest</w:t>
      </w:r>
    </w:p>
    <w:p w14:paraId="11F8CE4B" w14:textId="0561F640" w:rsidR="00D0646F" w:rsidRPr="00591445" w:rsidRDefault="00D0646F" w:rsidP="00241D51">
      <w:r w:rsidRPr="00591445">
        <w:t xml:space="preserve">Prof. Kotecha reports grants from the National Institute for Health Research (NIHR CDF-2015-08-074 RATE-AF; NIHR130280 DaRe2THINK; NIHR132974 D2T-NeuroVascular); British Heart Foundation (PG/17/55/33087, AA/18/2/34218 and FS/CDRF/21/21032); EU/EFPIA Innovative Medicines Initiative (BigData@Heart 116074); European Society of Cardiology supported by educational grants from Boehringer Ingelheim/BMS-Pfizer Alliance/Bayer/Daiichi Sankyo/Boston Scientific, the NIHR/University of Oxford Biomedical Research Centre and British Heart Foundation/University of Birmingham Accelerator Award (STEEER-AF NCT04396418); </w:t>
      </w:r>
      <w:proofErr w:type="spellStart"/>
      <w:r w:rsidRPr="00591445">
        <w:t>Amomed</w:t>
      </w:r>
      <w:proofErr w:type="spellEnd"/>
      <w:r w:rsidRPr="00591445">
        <w:t xml:space="preserve"> Pharma; </w:t>
      </w:r>
      <w:proofErr w:type="spellStart"/>
      <w:r w:rsidRPr="00591445">
        <w:t>Protherics</w:t>
      </w:r>
      <w:proofErr w:type="spellEnd"/>
      <w:r w:rsidRPr="00591445">
        <w:t xml:space="preserve"> Medicines Development; IRCCS San Raffaele/</w:t>
      </w:r>
      <w:proofErr w:type="spellStart"/>
      <w:r w:rsidRPr="00591445">
        <w:t>Menarini</w:t>
      </w:r>
      <w:proofErr w:type="spellEnd"/>
      <w:r w:rsidRPr="00591445">
        <w:t xml:space="preserve"> (Beta-blockers in Heart Failure Collaborative Group NCT0083244); and Pfizer; plus advisory board personal fees from Bayer, </w:t>
      </w:r>
      <w:proofErr w:type="spellStart"/>
      <w:r w:rsidRPr="00591445">
        <w:t>Amomed</w:t>
      </w:r>
      <w:proofErr w:type="spellEnd"/>
      <w:r w:rsidRPr="00591445">
        <w:t xml:space="preserve">, </w:t>
      </w:r>
      <w:proofErr w:type="spellStart"/>
      <w:r w:rsidRPr="00591445">
        <w:t>Protherics</w:t>
      </w:r>
      <w:proofErr w:type="spellEnd"/>
      <w:r w:rsidRPr="00591445">
        <w:t xml:space="preserve"> Medicines Development and </w:t>
      </w:r>
      <w:proofErr w:type="spellStart"/>
      <w:r w:rsidRPr="00591445">
        <w:t>Myokardia</w:t>
      </w:r>
      <w:proofErr w:type="spellEnd"/>
      <w:r w:rsidRPr="00591445">
        <w:t>; all outside the submitted work.</w:t>
      </w:r>
      <w:r w:rsidR="00FE66AF" w:rsidRPr="00591445">
        <w:t xml:space="preserve"> Adam </w:t>
      </w:r>
      <w:r w:rsidR="00FE66AF" w:rsidRPr="00591445">
        <w:lastRenderedPageBreak/>
        <w:t xml:space="preserve">DeVore reports research funding through his institution from the American Heart Association, </w:t>
      </w:r>
      <w:proofErr w:type="spellStart"/>
      <w:r w:rsidR="00FE66AF" w:rsidRPr="00591445">
        <w:t>Biofourmis</w:t>
      </w:r>
      <w:proofErr w:type="spellEnd"/>
      <w:r w:rsidR="00FE66AF" w:rsidRPr="00591445">
        <w:t xml:space="preserve">, </w:t>
      </w:r>
      <w:proofErr w:type="spellStart"/>
      <w:r w:rsidR="00FE66AF" w:rsidRPr="00591445">
        <w:t>Bodyport</w:t>
      </w:r>
      <w:proofErr w:type="spellEnd"/>
      <w:r w:rsidR="00FE66AF" w:rsidRPr="00591445">
        <w:t xml:space="preserve">, Cytokinetics, American Regent, Inc, the NHLBI, Novartis, and Story Health; he also provides consulting services for and/or receives honoraria from </w:t>
      </w:r>
      <w:proofErr w:type="spellStart"/>
      <w:r w:rsidR="00FE66AF" w:rsidRPr="00591445">
        <w:t>Abiomed</w:t>
      </w:r>
      <w:proofErr w:type="spellEnd"/>
      <w:r w:rsidR="00FE66AF" w:rsidRPr="00591445">
        <w:t xml:space="preserve">, AstraZeneca, </w:t>
      </w:r>
      <w:proofErr w:type="spellStart"/>
      <w:r w:rsidR="00FE66AF" w:rsidRPr="00591445">
        <w:t>Cardionomic</w:t>
      </w:r>
      <w:proofErr w:type="spellEnd"/>
      <w:r w:rsidR="00FE66AF" w:rsidRPr="00591445">
        <w:t xml:space="preserve">, </w:t>
      </w:r>
      <w:proofErr w:type="spellStart"/>
      <w:r w:rsidR="00FE66AF" w:rsidRPr="00591445">
        <w:t>InnaMed</w:t>
      </w:r>
      <w:proofErr w:type="spellEnd"/>
      <w:r w:rsidR="00FE66AF" w:rsidRPr="00591445">
        <w:t xml:space="preserve">, </w:t>
      </w:r>
      <w:proofErr w:type="spellStart"/>
      <w:r w:rsidR="00FE66AF" w:rsidRPr="00591445">
        <w:t>LivaNova</w:t>
      </w:r>
      <w:proofErr w:type="spellEnd"/>
      <w:r w:rsidR="00FE66AF" w:rsidRPr="00591445">
        <w:t xml:space="preserve">, </w:t>
      </w:r>
      <w:proofErr w:type="spellStart"/>
      <w:r w:rsidR="00FE66AF" w:rsidRPr="00591445">
        <w:t>Natera</w:t>
      </w:r>
      <w:proofErr w:type="spellEnd"/>
      <w:r w:rsidR="00FE66AF" w:rsidRPr="00591445">
        <w:t xml:space="preserve">, Novartis, </w:t>
      </w:r>
      <w:proofErr w:type="spellStart"/>
      <w:r w:rsidR="00FE66AF" w:rsidRPr="00591445">
        <w:t>Procyrion</w:t>
      </w:r>
      <w:proofErr w:type="spellEnd"/>
      <w:r w:rsidR="00FE66AF" w:rsidRPr="00591445">
        <w:t xml:space="preserve">, Story Health, </w:t>
      </w:r>
      <w:proofErr w:type="spellStart"/>
      <w:r w:rsidR="00FE66AF" w:rsidRPr="00591445">
        <w:t>Vifor</w:t>
      </w:r>
      <w:proofErr w:type="spellEnd"/>
      <w:r w:rsidR="00FE66AF" w:rsidRPr="00591445">
        <w:t xml:space="preserve">, and </w:t>
      </w:r>
      <w:proofErr w:type="spellStart"/>
      <w:r w:rsidR="00FE66AF" w:rsidRPr="00591445">
        <w:t>Zoll</w:t>
      </w:r>
      <w:proofErr w:type="spellEnd"/>
      <w:r w:rsidR="00FE66AF" w:rsidRPr="00591445">
        <w:t>; he has also received non-financial support from Abbott for educational and research activities; all outside the submitted work.</w:t>
      </w:r>
    </w:p>
    <w:p w14:paraId="75A9CE5C" w14:textId="6475A2A9" w:rsidR="00B53B23" w:rsidRPr="00591445" w:rsidRDefault="00B53B23" w:rsidP="00241D51">
      <w:pPr>
        <w:rPr>
          <w:sz w:val="28"/>
          <w:szCs w:val="28"/>
        </w:rPr>
      </w:pPr>
      <w:r w:rsidRPr="00591445">
        <w:br w:type="page"/>
      </w:r>
    </w:p>
    <w:p w14:paraId="74D14835" w14:textId="77777777" w:rsidR="00102614" w:rsidRPr="00591445" w:rsidRDefault="00102614" w:rsidP="00241D51">
      <w:pPr>
        <w:pStyle w:val="Heading1"/>
      </w:pPr>
      <w:r w:rsidRPr="00591445">
        <w:lastRenderedPageBreak/>
        <w:t>References</w:t>
      </w:r>
    </w:p>
    <w:p w14:paraId="51CCCE4E" w14:textId="77777777" w:rsidR="00852248" w:rsidRPr="00591445" w:rsidRDefault="006767BA" w:rsidP="00241D51">
      <w:pPr>
        <w:pStyle w:val="EndNoteBibliography"/>
        <w:spacing w:after="240"/>
        <w:ind w:left="340" w:hanging="340"/>
      </w:pPr>
      <w:r w:rsidRPr="00591445">
        <w:rPr>
          <w:noProof w:val="0"/>
        </w:rPr>
        <w:fldChar w:fldCharType="begin"/>
      </w:r>
      <w:r w:rsidRPr="00591445">
        <w:rPr>
          <w:noProof w:val="0"/>
        </w:rPr>
        <w:instrText xml:space="preserve"> ADDIN EN.REFLIST </w:instrText>
      </w:r>
      <w:r w:rsidRPr="00591445">
        <w:rPr>
          <w:noProof w:val="0"/>
        </w:rPr>
        <w:fldChar w:fldCharType="separate"/>
      </w:r>
      <w:r w:rsidR="00852248" w:rsidRPr="00591445">
        <w:t xml:space="preserve">1.  Kotecha D, Asselbergs FW, European Society of Cardiology, BigData@Heart consortium, CODE-EHR international consensus group. CODE-EHR best practice framework for the use of structured electronic healthcare records in clinical research. </w:t>
      </w:r>
      <w:r w:rsidR="00852248" w:rsidRPr="00591445">
        <w:rPr>
          <w:i/>
        </w:rPr>
        <w:t>Eur Heart J</w:t>
      </w:r>
      <w:r w:rsidR="00852248" w:rsidRPr="00591445">
        <w:t>. 2022: DOI: 10.1093/eurheartj/ehac426</w:t>
      </w:r>
    </w:p>
    <w:p w14:paraId="39DE732E" w14:textId="77777777" w:rsidR="00852248" w:rsidRPr="00591445" w:rsidRDefault="00852248" w:rsidP="00241D51">
      <w:pPr>
        <w:pStyle w:val="EndNoteBibliography"/>
        <w:spacing w:after="240"/>
        <w:ind w:left="340" w:hanging="340"/>
      </w:pPr>
      <w:r w:rsidRPr="00591445">
        <w:t xml:space="preserve">2.  Bunting KV, Stanbury M, Tica O, Kotecha D. Transforming clinical research by involving and empowering patients- the RATE-AF randomized trial. </w:t>
      </w:r>
      <w:r w:rsidRPr="00591445">
        <w:rPr>
          <w:i/>
        </w:rPr>
        <w:t>Eur Heart J</w:t>
      </w:r>
      <w:r w:rsidRPr="00591445">
        <w:t>. 2021;</w:t>
      </w:r>
      <w:r w:rsidRPr="00591445">
        <w:rPr>
          <w:b/>
        </w:rPr>
        <w:t>42</w:t>
      </w:r>
      <w:r w:rsidRPr="00591445">
        <w:t>:2411-2414</w:t>
      </w:r>
    </w:p>
    <w:p w14:paraId="1F1389B9" w14:textId="77777777" w:rsidR="00852248" w:rsidRPr="00591445" w:rsidRDefault="00852248" w:rsidP="00241D51">
      <w:pPr>
        <w:pStyle w:val="EndNoteBibliography"/>
        <w:spacing w:after="240"/>
        <w:ind w:left="340" w:hanging="340"/>
      </w:pPr>
      <w:r w:rsidRPr="00591445">
        <w:t xml:space="preserve">3.  Moore TJ, Heyward J, Anderson G, Alexander GC. Variation in the estimated costs of pivotal clinical benefit trials supporting the US approval of new therapeutic agents, 2015-2017: a cross-sectional study. </w:t>
      </w:r>
      <w:r w:rsidRPr="00591445">
        <w:rPr>
          <w:i/>
        </w:rPr>
        <w:t>BMJ Open</w:t>
      </w:r>
      <w:r w:rsidRPr="00591445">
        <w:t>. 2020;</w:t>
      </w:r>
      <w:r w:rsidRPr="00591445">
        <w:rPr>
          <w:b/>
        </w:rPr>
        <w:t>10</w:t>
      </w:r>
      <w:r w:rsidRPr="00591445">
        <w:t>:e038863</w:t>
      </w:r>
    </w:p>
    <w:p w14:paraId="47F165A4" w14:textId="77777777" w:rsidR="00852248" w:rsidRPr="00591445" w:rsidRDefault="00852248" w:rsidP="00241D51">
      <w:pPr>
        <w:pStyle w:val="EndNoteBibliography"/>
        <w:spacing w:after="240"/>
        <w:ind w:left="340" w:hanging="340"/>
      </w:pPr>
      <w:r w:rsidRPr="00591445">
        <w:t xml:space="preserve">4.  Walters SJ, Bonacho Dos Anjos Henriques-Cadby I, Bortolami O, Flight L, Hind D, Jacques RM, Knox C, Nadin B, Rothwell J, Surtees M, Julious SA. Recruitment and retention of participants in randomised controlled trials: a review of trials funded and published by the United Kingdom Health Technology Assessment Programme. </w:t>
      </w:r>
      <w:r w:rsidRPr="00591445">
        <w:rPr>
          <w:i/>
        </w:rPr>
        <w:t>BMJ Open</w:t>
      </w:r>
      <w:r w:rsidRPr="00591445">
        <w:t>. 2017;</w:t>
      </w:r>
      <w:r w:rsidRPr="00591445">
        <w:rPr>
          <w:b/>
        </w:rPr>
        <w:t>7</w:t>
      </w:r>
      <w:r w:rsidRPr="00591445">
        <w:t>:e015276</w:t>
      </w:r>
    </w:p>
    <w:p w14:paraId="2BB3D69B" w14:textId="163DDCDA" w:rsidR="00852248" w:rsidRPr="00591445" w:rsidRDefault="00852248" w:rsidP="00241D51">
      <w:pPr>
        <w:pStyle w:val="EndNoteBibliography"/>
        <w:spacing w:after="240"/>
        <w:ind w:left="340" w:hanging="340"/>
      </w:pPr>
      <w:r w:rsidRPr="00591445">
        <w:t xml:space="preserve">5.  Walsh M, Srinathan SK, McAuley DF, Mrkobrada M, Levine O, Ribic C, Molnar AO, Dattani ND, Burke A, Guyatt G, Thabane L, Walter SD, Pogue J, Devereaux PJ. The statistical significance of randomized controlled trial results is frequently fragile: a case for a Fragility Index. </w:t>
      </w:r>
      <w:r w:rsidRPr="00591445">
        <w:rPr>
          <w:i/>
        </w:rPr>
        <w:t>J Clin Epidem</w:t>
      </w:r>
      <w:r w:rsidR="008434A2" w:rsidRPr="00591445">
        <w:rPr>
          <w:i/>
        </w:rPr>
        <w:t>iol</w:t>
      </w:r>
      <w:r w:rsidRPr="00591445">
        <w:t>. 2014;</w:t>
      </w:r>
      <w:r w:rsidRPr="00591445">
        <w:rPr>
          <w:b/>
        </w:rPr>
        <w:t>67</w:t>
      </w:r>
      <w:r w:rsidRPr="00591445">
        <w:t>:622-628</w:t>
      </w:r>
    </w:p>
    <w:p w14:paraId="22B58942" w14:textId="31B86CC2" w:rsidR="00852248" w:rsidRPr="00591445" w:rsidRDefault="00852248" w:rsidP="00241D51">
      <w:pPr>
        <w:pStyle w:val="EndNoteBibliography"/>
        <w:spacing w:after="240"/>
        <w:ind w:left="340" w:hanging="340"/>
      </w:pPr>
      <w:r w:rsidRPr="00591445">
        <w:t xml:space="preserve">6.  Wang X, Mobley AR, Tica O, Okoth K, Ghosh RE, Myles P, Williams T, Haynes S, Nirantharakumar K, Shukla D, Kotecha D. Systematic approach to outcome assessment from coded electronic healthcare records in the DaRe2THINK NHS-embedded randomised trial. </w:t>
      </w:r>
      <w:r w:rsidRPr="00591445">
        <w:rPr>
          <w:i/>
        </w:rPr>
        <w:t>medRxiv</w:t>
      </w:r>
      <w:r w:rsidRPr="00591445">
        <w:t xml:space="preserve">. 2022: </w:t>
      </w:r>
      <w:hyperlink r:id="rId14" w:history="1">
        <w:r w:rsidRPr="00591445">
          <w:rPr>
            <w:rStyle w:val="Hyperlink"/>
          </w:rPr>
          <w:t>https://doi.org/10.1101/2022.05.24.22275434</w:t>
        </w:r>
      </w:hyperlink>
      <w:r w:rsidRPr="00591445">
        <w:t xml:space="preserve"> [Accessed: 24 Jun 2022]</w:t>
      </w:r>
    </w:p>
    <w:p w14:paraId="0FD8AD30" w14:textId="77777777" w:rsidR="00852248" w:rsidRPr="00591445" w:rsidRDefault="00852248" w:rsidP="00241D51">
      <w:pPr>
        <w:pStyle w:val="EndNoteBibliography"/>
        <w:spacing w:after="240"/>
        <w:ind w:left="340" w:hanging="340"/>
      </w:pPr>
      <w:r w:rsidRPr="00591445">
        <w:t xml:space="preserve">7.  van Dijk WB, Fiolet ATL, Schuit E, Sammani A, Groenhof TKJ, van der Graaf R, de Vries MC, Alings M, Schaap J, Asselbergs FW, Grobbee DE, Groenwold RHH, Mosterd A. Text-mining in electronic healthcare records can be used as efficient tool for screening and data collection in cardiovascular trials: a multicenter validation study. </w:t>
      </w:r>
      <w:r w:rsidRPr="00591445">
        <w:rPr>
          <w:i/>
        </w:rPr>
        <w:t>J Clin Epidemiol</w:t>
      </w:r>
      <w:r w:rsidRPr="00591445">
        <w:t>. 2021;</w:t>
      </w:r>
      <w:r w:rsidRPr="00591445">
        <w:rPr>
          <w:b/>
        </w:rPr>
        <w:t>132</w:t>
      </w:r>
      <w:r w:rsidRPr="00591445">
        <w:t>:97-105</w:t>
      </w:r>
    </w:p>
    <w:p w14:paraId="486E82DA" w14:textId="77777777" w:rsidR="00852248" w:rsidRPr="00591445" w:rsidRDefault="00852248" w:rsidP="00241D51">
      <w:pPr>
        <w:pStyle w:val="EndNoteBibliography"/>
        <w:spacing w:after="240"/>
        <w:ind w:left="340" w:hanging="340"/>
      </w:pPr>
      <w:r w:rsidRPr="00591445">
        <w:t xml:space="preserve">8.  Karwath A, Bunting KV, Gill SK, Tica O, Pendleton S, Aziz F, Barsky AD, Chernbumroong S, Duan J, Mobley AR, Cardoso VR, Slater L, Williams JA, Bruce EJ, Wang X, Flather MD, Coats AJS, Gkoutos GV, Kotecha D. Redefining beta-blocker response in heart failure patients with sinus rhythm and atrial fibrillation: a machine learning cluster analysis. </w:t>
      </w:r>
      <w:r w:rsidRPr="00591445">
        <w:rPr>
          <w:i/>
        </w:rPr>
        <w:t>Lancet</w:t>
      </w:r>
      <w:r w:rsidRPr="00591445">
        <w:t>. 2021;</w:t>
      </w:r>
      <w:r w:rsidRPr="00591445">
        <w:rPr>
          <w:b/>
        </w:rPr>
        <w:t>398</w:t>
      </w:r>
      <w:r w:rsidRPr="00591445">
        <w:t>:1427-1435</w:t>
      </w:r>
    </w:p>
    <w:p w14:paraId="259C8728" w14:textId="77777777" w:rsidR="00852248" w:rsidRPr="00591445" w:rsidRDefault="00852248" w:rsidP="00241D51">
      <w:pPr>
        <w:pStyle w:val="EndNoteBibliography"/>
        <w:spacing w:after="240"/>
        <w:ind w:left="340" w:hanging="340"/>
      </w:pPr>
      <w:r w:rsidRPr="00591445">
        <w:t xml:space="preserve">9.  Sarajlic P, Plunde O, Franco-Cereceda A, Bäck M. Artificial Intelligence Models Reveal Sex-Specific Gene Expression in Aortic Valve Calcification. </w:t>
      </w:r>
      <w:r w:rsidRPr="00591445">
        <w:rPr>
          <w:i/>
        </w:rPr>
        <w:t>JACC Basic Transl Sci</w:t>
      </w:r>
      <w:r w:rsidRPr="00591445">
        <w:t>. 2021;</w:t>
      </w:r>
      <w:r w:rsidRPr="00591445">
        <w:rPr>
          <w:b/>
        </w:rPr>
        <w:t>6</w:t>
      </w:r>
      <w:r w:rsidRPr="00591445">
        <w:t>:403-412</w:t>
      </w:r>
    </w:p>
    <w:p w14:paraId="5999746A" w14:textId="77777777" w:rsidR="00852248" w:rsidRPr="00591445" w:rsidRDefault="00852248" w:rsidP="00241D51">
      <w:pPr>
        <w:pStyle w:val="EndNoteBibliography"/>
        <w:spacing w:after="240"/>
        <w:ind w:left="340" w:hanging="340"/>
      </w:pPr>
      <w:r w:rsidRPr="00591445">
        <w:t xml:space="preserve">10.  Persson R, Sponholtz T, Vasilakis-Scaramozza C, Hagberg KW, Williams T, Kotecha D, Myles P, Jick SS. Quality and Completeness of Myocardial Infarction Recording in Clinical Practice Research Datalink Aurum. </w:t>
      </w:r>
      <w:r w:rsidRPr="00591445">
        <w:rPr>
          <w:i/>
        </w:rPr>
        <w:t>Clin Epidemiol</w:t>
      </w:r>
      <w:r w:rsidRPr="00591445">
        <w:t>. 2021;</w:t>
      </w:r>
      <w:r w:rsidRPr="00591445">
        <w:rPr>
          <w:b/>
        </w:rPr>
        <w:t>13</w:t>
      </w:r>
      <w:r w:rsidRPr="00591445">
        <w:t>:745-753</w:t>
      </w:r>
    </w:p>
    <w:p w14:paraId="46507BD5" w14:textId="77777777" w:rsidR="00852248" w:rsidRPr="00591445" w:rsidRDefault="00852248" w:rsidP="00241D51">
      <w:pPr>
        <w:pStyle w:val="EndNoteBibliography"/>
        <w:spacing w:after="240"/>
        <w:ind w:left="340" w:hanging="340"/>
      </w:pPr>
      <w:r w:rsidRPr="00591445">
        <w:t xml:space="preserve">11.  Recovery Collaborative Group, Horby P, Lim WS, Emberson JR, Mafham M, Bell JL, Linsell L, Staplin N, Brightling C, Ustianowski A, Elmahi E, Prudon B, Green C, Felton T, Chadwick D, Rege K, Fegan C, Chappell LC, Faust SN, Jaki T, Jeffery K, Montgomery A, Rowan K, Juszczak E, </w:t>
      </w:r>
      <w:r w:rsidRPr="00591445">
        <w:lastRenderedPageBreak/>
        <w:t xml:space="preserve">Baillie JK, Haynes R, Landray MJ. Dexamethasone in Hospitalized Patients with Covid-19. </w:t>
      </w:r>
      <w:r w:rsidRPr="00591445">
        <w:rPr>
          <w:i/>
        </w:rPr>
        <w:t>N Engl J Med</w:t>
      </w:r>
      <w:r w:rsidRPr="00591445">
        <w:t>. 2021;</w:t>
      </w:r>
      <w:r w:rsidRPr="00591445">
        <w:rPr>
          <w:b/>
        </w:rPr>
        <w:t>384</w:t>
      </w:r>
      <w:r w:rsidRPr="00591445">
        <w:t>:693-704</w:t>
      </w:r>
    </w:p>
    <w:p w14:paraId="6B3EB9BA" w14:textId="77777777" w:rsidR="00852248" w:rsidRPr="00591445" w:rsidRDefault="00852248" w:rsidP="00241D51">
      <w:pPr>
        <w:pStyle w:val="EndNoteBibliography"/>
        <w:spacing w:after="240"/>
        <w:ind w:left="340" w:hanging="340"/>
      </w:pPr>
      <w:r w:rsidRPr="00591445">
        <w:t xml:space="preserve">12.  Chen Y, Harris S, Rogers Y, Ahmad T, Asselbergs FW. Nudging within learning health systems: next generation decision support to improve cardiovascular care. </w:t>
      </w:r>
      <w:r w:rsidRPr="00591445">
        <w:rPr>
          <w:i/>
        </w:rPr>
        <w:t>Eur Heart J</w:t>
      </w:r>
      <w:r w:rsidRPr="00591445">
        <w:t>. 2022;</w:t>
      </w:r>
      <w:r w:rsidRPr="00591445">
        <w:rPr>
          <w:b/>
        </w:rPr>
        <w:t>43</w:t>
      </w:r>
      <w:r w:rsidRPr="00591445">
        <w:t>:1296-1306</w:t>
      </w:r>
    </w:p>
    <w:p w14:paraId="76907DA5" w14:textId="77777777" w:rsidR="00852248" w:rsidRPr="00591445" w:rsidRDefault="00852248" w:rsidP="00241D51">
      <w:pPr>
        <w:pStyle w:val="EndNoteBibliography"/>
        <w:spacing w:after="240"/>
        <w:ind w:left="340" w:hanging="340"/>
      </w:pPr>
      <w:r w:rsidRPr="00591445">
        <w:t xml:space="preserve">13.  Samsky MD, DeVore AD, McIlvennan CK, Granger CB, Granger BB, Hernandez AF, Felker GM, Fonarow GC, Albert NM, Piña IL, Lanfear D, Allen LA. Heart Failure Clinical Trial Operations During the COVID-19 Pandemic: Results From a Multicenter Survey. </w:t>
      </w:r>
      <w:r w:rsidRPr="00591445">
        <w:rPr>
          <w:i/>
        </w:rPr>
        <w:t>Circ Heart Fail</w:t>
      </w:r>
      <w:r w:rsidRPr="00591445">
        <w:t>. 2020;</w:t>
      </w:r>
      <w:r w:rsidRPr="00591445">
        <w:rPr>
          <w:b/>
        </w:rPr>
        <w:t>13</w:t>
      </w:r>
      <w:r w:rsidRPr="00591445">
        <w:t>:e007456</w:t>
      </w:r>
    </w:p>
    <w:p w14:paraId="65679960" w14:textId="77777777" w:rsidR="00852248" w:rsidRPr="00591445" w:rsidRDefault="00852248" w:rsidP="00241D51">
      <w:pPr>
        <w:pStyle w:val="EndNoteBibliography"/>
        <w:spacing w:after="240"/>
        <w:ind w:left="340" w:hanging="340"/>
      </w:pPr>
      <w:r w:rsidRPr="00591445">
        <w:t xml:space="preserve">14.  Spertus JA, Birmingham MC, Butler J, Lingvay I, Lanfear DE, Abbate A, Kosiborod ML, Fawcett C, Burton P, Damaraju CV, Januzzi JL, Whang J. Novel Trial Design: CHIEF-HF. </w:t>
      </w:r>
      <w:r w:rsidRPr="00591445">
        <w:rPr>
          <w:i/>
        </w:rPr>
        <w:t>Circ Heart Fail</w:t>
      </w:r>
      <w:r w:rsidRPr="00591445">
        <w:t>. 2021;</w:t>
      </w:r>
      <w:r w:rsidRPr="00591445">
        <w:rPr>
          <w:b/>
        </w:rPr>
        <w:t>14</w:t>
      </w:r>
      <w:r w:rsidRPr="00591445">
        <w:t>:e007767</w:t>
      </w:r>
    </w:p>
    <w:p w14:paraId="2ED4E57F" w14:textId="77777777" w:rsidR="00852248" w:rsidRPr="00591445" w:rsidRDefault="00852248" w:rsidP="00241D51">
      <w:pPr>
        <w:pStyle w:val="EndNoteBibliography"/>
        <w:ind w:left="340" w:hanging="340"/>
      </w:pPr>
      <w:r w:rsidRPr="00591445">
        <w:t xml:space="preserve">15.  Lund LH, Oldgren J, James S. Registry-Based Pragmatic Trials in Heart Failure: Current Experience and Future Directions. </w:t>
      </w:r>
      <w:r w:rsidRPr="00591445">
        <w:rPr>
          <w:i/>
        </w:rPr>
        <w:t>Curr Heart Fail Rep</w:t>
      </w:r>
      <w:r w:rsidRPr="00591445">
        <w:t>. 2017;</w:t>
      </w:r>
      <w:r w:rsidRPr="00591445">
        <w:rPr>
          <w:b/>
        </w:rPr>
        <w:t>14</w:t>
      </w:r>
      <w:r w:rsidRPr="00591445">
        <w:t>:59-70</w:t>
      </w:r>
    </w:p>
    <w:p w14:paraId="14BD78D0" w14:textId="4AE51CBD" w:rsidR="00A95FF2" w:rsidRPr="00CD7465" w:rsidRDefault="006767BA" w:rsidP="00241D51">
      <w:r w:rsidRPr="00591445">
        <w:fldChar w:fldCharType="end"/>
      </w:r>
    </w:p>
    <w:sectPr w:rsidR="00A95FF2" w:rsidRPr="00CD7465" w:rsidSect="009E5355">
      <w:pgSz w:w="12240" w:h="15840"/>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942502" w14:textId="77777777" w:rsidR="00B67310" w:rsidRDefault="00B67310" w:rsidP="00953D29">
      <w:r>
        <w:separator/>
      </w:r>
    </w:p>
  </w:endnote>
  <w:endnote w:type="continuationSeparator" w:id="0">
    <w:p w14:paraId="7FDEBF75" w14:textId="77777777" w:rsidR="00B67310" w:rsidRDefault="00B67310" w:rsidP="00953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13B1B" w14:textId="6D5C0C0E" w:rsidR="00953D29" w:rsidRPr="00953D29" w:rsidRDefault="00C34C45" w:rsidP="00A060A8">
    <w:pPr>
      <w:pStyle w:val="Header"/>
      <w:spacing w:line="240" w:lineRule="auto"/>
      <w:jc w:val="right"/>
    </w:pPr>
    <w:sdt>
      <w:sdtPr>
        <w:rPr>
          <w:rStyle w:val="PageNumber"/>
        </w:rPr>
        <w:id w:val="-1326130456"/>
        <w:docPartObj>
          <w:docPartGallery w:val="Page Numbers (Top of Page)"/>
          <w:docPartUnique/>
        </w:docPartObj>
      </w:sdtPr>
      <w:sdtEndPr>
        <w:rPr>
          <w:rStyle w:val="PageNumber"/>
        </w:rPr>
      </w:sdtEndPr>
      <w:sdtContent>
        <w:r w:rsidR="00A060A8">
          <w:rPr>
            <w:rStyle w:val="PageNumber"/>
          </w:rPr>
          <w:t xml:space="preserve">Page </w:t>
        </w:r>
        <w:r w:rsidR="00A060A8">
          <w:rPr>
            <w:rStyle w:val="PageNumber"/>
          </w:rPr>
          <w:fldChar w:fldCharType="begin"/>
        </w:r>
        <w:r w:rsidR="00A060A8">
          <w:rPr>
            <w:rStyle w:val="PageNumber"/>
          </w:rPr>
          <w:instrText xml:space="preserve"> PAGE </w:instrText>
        </w:r>
        <w:r w:rsidR="00A060A8">
          <w:rPr>
            <w:rStyle w:val="PageNumber"/>
          </w:rPr>
          <w:fldChar w:fldCharType="separate"/>
        </w:r>
        <w:r w:rsidR="00A060A8">
          <w:rPr>
            <w:rStyle w:val="PageNumber"/>
          </w:rPr>
          <w:t>2</w:t>
        </w:r>
        <w:r w:rsidR="00A060A8">
          <w:rPr>
            <w:rStyle w:val="PageNumber"/>
          </w:rPr>
          <w:fldChar w:fldCharType="end"/>
        </w:r>
      </w:sdtContent>
    </w:sdt>
    <w:r w:rsidR="0030382A">
      <w:rPr>
        <w:rStyle w:val="PageNumber"/>
      </w:rPr>
      <w:t xml:space="preserve"> of </w:t>
    </w:r>
    <w:r w:rsidR="0030382A">
      <w:rPr>
        <w:rStyle w:val="PageNumber"/>
      </w:rPr>
      <w:fldChar w:fldCharType="begin"/>
    </w:r>
    <w:r w:rsidR="0030382A">
      <w:rPr>
        <w:rStyle w:val="PageNumber"/>
      </w:rPr>
      <w:instrText xml:space="preserve"> NUMPAGES   \* MERGEFORMAT </w:instrText>
    </w:r>
    <w:r w:rsidR="0030382A">
      <w:rPr>
        <w:rStyle w:val="PageNumber"/>
      </w:rPr>
      <w:fldChar w:fldCharType="separate"/>
    </w:r>
    <w:r w:rsidR="0030382A">
      <w:rPr>
        <w:rStyle w:val="PageNumber"/>
        <w:noProof/>
      </w:rPr>
      <w:t>11</w:t>
    </w:r>
    <w:r w:rsidR="0030382A">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83D12" w14:textId="4C60E9DB" w:rsidR="0030382A" w:rsidRPr="0030382A" w:rsidRDefault="00C34C45" w:rsidP="0030382A">
    <w:pPr>
      <w:pStyle w:val="Header"/>
      <w:spacing w:line="240" w:lineRule="auto"/>
      <w:jc w:val="right"/>
    </w:pPr>
    <w:sdt>
      <w:sdtPr>
        <w:rPr>
          <w:rStyle w:val="PageNumber"/>
        </w:rPr>
        <w:id w:val="-1796665380"/>
        <w:docPartObj>
          <w:docPartGallery w:val="Page Numbers (Top of Page)"/>
          <w:docPartUnique/>
        </w:docPartObj>
      </w:sdtPr>
      <w:sdtEndPr>
        <w:rPr>
          <w:rStyle w:val="PageNumber"/>
        </w:rPr>
      </w:sdtEndPr>
      <w:sdtContent>
        <w:r w:rsidR="0030382A">
          <w:rPr>
            <w:rStyle w:val="PageNumber"/>
          </w:rPr>
          <w:t xml:space="preserve">Page </w:t>
        </w:r>
        <w:r w:rsidR="0030382A">
          <w:rPr>
            <w:rStyle w:val="PageNumber"/>
          </w:rPr>
          <w:fldChar w:fldCharType="begin"/>
        </w:r>
        <w:r w:rsidR="0030382A">
          <w:rPr>
            <w:rStyle w:val="PageNumber"/>
          </w:rPr>
          <w:instrText xml:space="preserve"> PAGE </w:instrText>
        </w:r>
        <w:r w:rsidR="0030382A">
          <w:rPr>
            <w:rStyle w:val="PageNumber"/>
          </w:rPr>
          <w:fldChar w:fldCharType="separate"/>
        </w:r>
        <w:r w:rsidR="0030382A">
          <w:rPr>
            <w:rStyle w:val="PageNumber"/>
          </w:rPr>
          <w:t>6</w:t>
        </w:r>
        <w:r w:rsidR="0030382A">
          <w:rPr>
            <w:rStyle w:val="PageNumber"/>
          </w:rPr>
          <w:fldChar w:fldCharType="end"/>
        </w:r>
      </w:sdtContent>
    </w:sdt>
    <w:r w:rsidR="0030382A">
      <w:rPr>
        <w:rStyle w:val="PageNumber"/>
      </w:rPr>
      <w:t xml:space="preserve"> of </w:t>
    </w:r>
    <w:r w:rsidR="0030382A">
      <w:rPr>
        <w:rStyle w:val="PageNumber"/>
      </w:rPr>
      <w:fldChar w:fldCharType="begin"/>
    </w:r>
    <w:r w:rsidR="0030382A">
      <w:rPr>
        <w:rStyle w:val="PageNumber"/>
      </w:rPr>
      <w:instrText xml:space="preserve"> NUMPAGES   \* MERGEFORMAT </w:instrText>
    </w:r>
    <w:r w:rsidR="0030382A">
      <w:rPr>
        <w:rStyle w:val="PageNumber"/>
      </w:rPr>
      <w:fldChar w:fldCharType="separate"/>
    </w:r>
    <w:r w:rsidR="0030382A">
      <w:rPr>
        <w:rStyle w:val="PageNumber"/>
      </w:rPr>
      <w:t>11</w:t>
    </w:r>
    <w:r w:rsidR="0030382A">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6AB32" w14:textId="77777777" w:rsidR="00B67310" w:rsidRDefault="00B67310" w:rsidP="00953D29">
      <w:r>
        <w:separator/>
      </w:r>
    </w:p>
  </w:footnote>
  <w:footnote w:type="continuationSeparator" w:id="0">
    <w:p w14:paraId="18419BD6" w14:textId="77777777" w:rsidR="00B67310" w:rsidRDefault="00B67310" w:rsidP="00953D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4459633"/>
      <w:docPartObj>
        <w:docPartGallery w:val="Page Numbers (Top of Page)"/>
        <w:docPartUnique/>
      </w:docPartObj>
    </w:sdtPr>
    <w:sdtEndPr>
      <w:rPr>
        <w:rStyle w:val="PageNumber"/>
      </w:rPr>
    </w:sdtEndPr>
    <w:sdtContent>
      <w:p w14:paraId="75EE076F" w14:textId="2431C80C" w:rsidR="00A26E36" w:rsidRDefault="00A26E36" w:rsidP="00953D2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241D51">
          <w:rPr>
            <w:rStyle w:val="PageNumber"/>
            <w:noProof/>
          </w:rPr>
          <w:t>1</w:t>
        </w:r>
        <w:r>
          <w:rPr>
            <w:rStyle w:val="PageNumber"/>
          </w:rPr>
          <w:fldChar w:fldCharType="end"/>
        </w:r>
      </w:p>
    </w:sdtContent>
  </w:sdt>
  <w:p w14:paraId="4A59E68A" w14:textId="77777777" w:rsidR="00A26E36" w:rsidRDefault="00A26E36" w:rsidP="00953D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3BF78" w14:textId="72481D61" w:rsidR="00A26E36" w:rsidRPr="00A060A8" w:rsidRDefault="00A26E36" w:rsidP="00A060A8">
    <w:pPr>
      <w:pStyle w:val="Heade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257ED"/>
    <w:multiLevelType w:val="hybridMultilevel"/>
    <w:tmpl w:val="C382ECD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9CC0086"/>
    <w:multiLevelType w:val="hybridMultilevel"/>
    <w:tmpl w:val="70E8F5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6681EC4"/>
    <w:multiLevelType w:val="hybridMultilevel"/>
    <w:tmpl w:val="C382ECD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77C054C"/>
    <w:multiLevelType w:val="hybridMultilevel"/>
    <w:tmpl w:val="E9E6C47A"/>
    <w:lvl w:ilvl="0" w:tplc="FFF0375C">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F53185"/>
    <w:multiLevelType w:val="multilevel"/>
    <w:tmpl w:val="F40E5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47A6A9C"/>
    <w:multiLevelType w:val="hybridMultilevel"/>
    <w:tmpl w:val="4B9C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_DKedit&lt;/Style&gt;&lt;LeftDelim&gt;{&lt;/LeftDelim&gt;&lt;RightDelim&gt;}&lt;/RightDelim&gt;&lt;FontName&gt;Times New Roman&lt;/FontName&gt;&lt;FontSize&gt;12&lt;/FontSize&gt;&lt;ReflistTitle&gt;&lt;/ReflistTitle&gt;&lt;StartingRefnum&gt;1&lt;/StartingRefnum&gt;&lt;FirstLineIndent&gt;0&lt;/FirstLineIndent&gt;&lt;HangingIndent&gt;34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2fd2p90bzwszpef9f45vfw9rrfvx2tx2w2a&quot;&gt;BIBLIO_DK_v9_3&lt;record-ids&gt;&lt;item&gt;3098&lt;/item&gt;&lt;item&gt;3180&lt;/item&gt;&lt;item&gt;3222&lt;/item&gt;&lt;item&gt;3277&lt;/item&gt;&lt;item&gt;3278&lt;/item&gt;&lt;item&gt;3279&lt;/item&gt;&lt;item&gt;3280&lt;/item&gt;&lt;item&gt;3282&lt;/item&gt;&lt;item&gt;3283&lt;/item&gt;&lt;item&gt;3290&lt;/item&gt;&lt;item&gt;3291&lt;/item&gt;&lt;item&gt;3292&lt;/item&gt;&lt;item&gt;3293&lt;/item&gt;&lt;item&gt;3294&lt;/item&gt;&lt;/record-ids&gt;&lt;/item&gt;&lt;/Libraries&gt;"/>
  </w:docVars>
  <w:rsids>
    <w:rsidRoot w:val="002F071D"/>
    <w:rsid w:val="00004DDD"/>
    <w:rsid w:val="000120EB"/>
    <w:rsid w:val="00025C2E"/>
    <w:rsid w:val="00037493"/>
    <w:rsid w:val="00040A09"/>
    <w:rsid w:val="00041D2D"/>
    <w:rsid w:val="00044801"/>
    <w:rsid w:val="00050169"/>
    <w:rsid w:val="00051679"/>
    <w:rsid w:val="00054B01"/>
    <w:rsid w:val="000663AD"/>
    <w:rsid w:val="0007258A"/>
    <w:rsid w:val="00073015"/>
    <w:rsid w:val="000837D6"/>
    <w:rsid w:val="00083FAC"/>
    <w:rsid w:val="000900DB"/>
    <w:rsid w:val="00092CD1"/>
    <w:rsid w:val="000938DA"/>
    <w:rsid w:val="000A0FAF"/>
    <w:rsid w:val="000A384B"/>
    <w:rsid w:val="000A4D58"/>
    <w:rsid w:val="000B2DAF"/>
    <w:rsid w:val="000C2F52"/>
    <w:rsid w:val="000D0BAB"/>
    <w:rsid w:val="000D14A2"/>
    <w:rsid w:val="000D3799"/>
    <w:rsid w:val="000E30B6"/>
    <w:rsid w:val="000E7820"/>
    <w:rsid w:val="000F4AC4"/>
    <w:rsid w:val="000F68ED"/>
    <w:rsid w:val="00100CFA"/>
    <w:rsid w:val="00102614"/>
    <w:rsid w:val="00110C74"/>
    <w:rsid w:val="00120AB9"/>
    <w:rsid w:val="00126E07"/>
    <w:rsid w:val="001275AE"/>
    <w:rsid w:val="001308D2"/>
    <w:rsid w:val="00137746"/>
    <w:rsid w:val="001438B5"/>
    <w:rsid w:val="00147FAA"/>
    <w:rsid w:val="0015674F"/>
    <w:rsid w:val="001660F1"/>
    <w:rsid w:val="001821E1"/>
    <w:rsid w:val="0018477E"/>
    <w:rsid w:val="001925CB"/>
    <w:rsid w:val="0019634A"/>
    <w:rsid w:val="001A537D"/>
    <w:rsid w:val="001A6E9D"/>
    <w:rsid w:val="001E08C0"/>
    <w:rsid w:val="001E64A6"/>
    <w:rsid w:val="001E6637"/>
    <w:rsid w:val="001F26BB"/>
    <w:rsid w:val="001F2D4B"/>
    <w:rsid w:val="001F67D8"/>
    <w:rsid w:val="002005CE"/>
    <w:rsid w:val="00213B57"/>
    <w:rsid w:val="00216E19"/>
    <w:rsid w:val="00223F2E"/>
    <w:rsid w:val="00224012"/>
    <w:rsid w:val="00227935"/>
    <w:rsid w:val="002335A0"/>
    <w:rsid w:val="0023455A"/>
    <w:rsid w:val="00235773"/>
    <w:rsid w:val="00241908"/>
    <w:rsid w:val="00241D51"/>
    <w:rsid w:val="00245238"/>
    <w:rsid w:val="00257213"/>
    <w:rsid w:val="00257686"/>
    <w:rsid w:val="00262246"/>
    <w:rsid w:val="002649C6"/>
    <w:rsid w:val="00264D1D"/>
    <w:rsid w:val="00266C88"/>
    <w:rsid w:val="00271002"/>
    <w:rsid w:val="002720C6"/>
    <w:rsid w:val="0028299B"/>
    <w:rsid w:val="00285E53"/>
    <w:rsid w:val="002A0CB5"/>
    <w:rsid w:val="002A369C"/>
    <w:rsid w:val="002A77F7"/>
    <w:rsid w:val="002B17A9"/>
    <w:rsid w:val="002B656E"/>
    <w:rsid w:val="002B71DA"/>
    <w:rsid w:val="002C3159"/>
    <w:rsid w:val="002D0E13"/>
    <w:rsid w:val="002D43A3"/>
    <w:rsid w:val="002E0471"/>
    <w:rsid w:val="002E16E7"/>
    <w:rsid w:val="002E4BEB"/>
    <w:rsid w:val="002F071D"/>
    <w:rsid w:val="002F55A7"/>
    <w:rsid w:val="002F631C"/>
    <w:rsid w:val="0030062B"/>
    <w:rsid w:val="0030382A"/>
    <w:rsid w:val="00305D89"/>
    <w:rsid w:val="00312718"/>
    <w:rsid w:val="00316DCF"/>
    <w:rsid w:val="0031729C"/>
    <w:rsid w:val="00320065"/>
    <w:rsid w:val="003243EF"/>
    <w:rsid w:val="00330457"/>
    <w:rsid w:val="00330CCA"/>
    <w:rsid w:val="0033236B"/>
    <w:rsid w:val="003336D3"/>
    <w:rsid w:val="00334081"/>
    <w:rsid w:val="00341FEB"/>
    <w:rsid w:val="003440F4"/>
    <w:rsid w:val="0034671D"/>
    <w:rsid w:val="00346F9E"/>
    <w:rsid w:val="00347CEE"/>
    <w:rsid w:val="00355793"/>
    <w:rsid w:val="00365916"/>
    <w:rsid w:val="00372DD5"/>
    <w:rsid w:val="00373692"/>
    <w:rsid w:val="003A201B"/>
    <w:rsid w:val="003A5625"/>
    <w:rsid w:val="003B25AE"/>
    <w:rsid w:val="003B54D1"/>
    <w:rsid w:val="003B612F"/>
    <w:rsid w:val="003B6641"/>
    <w:rsid w:val="003C01E2"/>
    <w:rsid w:val="003C4746"/>
    <w:rsid w:val="003C754B"/>
    <w:rsid w:val="003D1C1B"/>
    <w:rsid w:val="003F1148"/>
    <w:rsid w:val="003F3A19"/>
    <w:rsid w:val="003F6714"/>
    <w:rsid w:val="00406649"/>
    <w:rsid w:val="00422323"/>
    <w:rsid w:val="00422338"/>
    <w:rsid w:val="00432918"/>
    <w:rsid w:val="0043710A"/>
    <w:rsid w:val="00437327"/>
    <w:rsid w:val="0044797A"/>
    <w:rsid w:val="00455B39"/>
    <w:rsid w:val="00462762"/>
    <w:rsid w:val="0046484D"/>
    <w:rsid w:val="004834BC"/>
    <w:rsid w:val="004863AC"/>
    <w:rsid w:val="00493377"/>
    <w:rsid w:val="00494B94"/>
    <w:rsid w:val="00494F97"/>
    <w:rsid w:val="004968F1"/>
    <w:rsid w:val="00496D6B"/>
    <w:rsid w:val="004A729F"/>
    <w:rsid w:val="004B0AB1"/>
    <w:rsid w:val="004C0FEA"/>
    <w:rsid w:val="004C313A"/>
    <w:rsid w:val="004D360F"/>
    <w:rsid w:val="004E0BBB"/>
    <w:rsid w:val="004E1D8B"/>
    <w:rsid w:val="004E7847"/>
    <w:rsid w:val="004F53C8"/>
    <w:rsid w:val="004F6AA9"/>
    <w:rsid w:val="004F733A"/>
    <w:rsid w:val="004F7DB2"/>
    <w:rsid w:val="00502AFD"/>
    <w:rsid w:val="00504E97"/>
    <w:rsid w:val="00511842"/>
    <w:rsid w:val="005122A6"/>
    <w:rsid w:val="00514331"/>
    <w:rsid w:val="0051669C"/>
    <w:rsid w:val="00527697"/>
    <w:rsid w:val="00541D83"/>
    <w:rsid w:val="00542198"/>
    <w:rsid w:val="00546C70"/>
    <w:rsid w:val="00561451"/>
    <w:rsid w:val="00562034"/>
    <w:rsid w:val="005668D5"/>
    <w:rsid w:val="00572492"/>
    <w:rsid w:val="0057467E"/>
    <w:rsid w:val="00574741"/>
    <w:rsid w:val="00576DC2"/>
    <w:rsid w:val="00580FA6"/>
    <w:rsid w:val="005839FC"/>
    <w:rsid w:val="005849BD"/>
    <w:rsid w:val="00591445"/>
    <w:rsid w:val="005A2C67"/>
    <w:rsid w:val="005A7CDC"/>
    <w:rsid w:val="005B09F0"/>
    <w:rsid w:val="005B3053"/>
    <w:rsid w:val="005B458C"/>
    <w:rsid w:val="005C05C1"/>
    <w:rsid w:val="005C4AE5"/>
    <w:rsid w:val="005D165A"/>
    <w:rsid w:val="005D2956"/>
    <w:rsid w:val="005D511F"/>
    <w:rsid w:val="005D51A0"/>
    <w:rsid w:val="005D7B11"/>
    <w:rsid w:val="005E34FE"/>
    <w:rsid w:val="005E4564"/>
    <w:rsid w:val="005E5274"/>
    <w:rsid w:val="005F325F"/>
    <w:rsid w:val="005F3D72"/>
    <w:rsid w:val="005F5CEF"/>
    <w:rsid w:val="005F5D87"/>
    <w:rsid w:val="005F7F02"/>
    <w:rsid w:val="006006C8"/>
    <w:rsid w:val="006043F8"/>
    <w:rsid w:val="00610AEB"/>
    <w:rsid w:val="006264F6"/>
    <w:rsid w:val="00630101"/>
    <w:rsid w:val="0063028D"/>
    <w:rsid w:val="00636909"/>
    <w:rsid w:val="0064653A"/>
    <w:rsid w:val="0067410E"/>
    <w:rsid w:val="006767BA"/>
    <w:rsid w:val="006769D8"/>
    <w:rsid w:val="00680505"/>
    <w:rsid w:val="006838F6"/>
    <w:rsid w:val="0069781F"/>
    <w:rsid w:val="006B0E54"/>
    <w:rsid w:val="006B6D78"/>
    <w:rsid w:val="006C49EB"/>
    <w:rsid w:val="006C4DE8"/>
    <w:rsid w:val="006C5D28"/>
    <w:rsid w:val="006D456B"/>
    <w:rsid w:val="006D54DD"/>
    <w:rsid w:val="006E1F8C"/>
    <w:rsid w:val="006F7D1F"/>
    <w:rsid w:val="007018F4"/>
    <w:rsid w:val="007022E1"/>
    <w:rsid w:val="007063F1"/>
    <w:rsid w:val="00707402"/>
    <w:rsid w:val="00707D7B"/>
    <w:rsid w:val="00716F40"/>
    <w:rsid w:val="00735C9B"/>
    <w:rsid w:val="007376EC"/>
    <w:rsid w:val="00742884"/>
    <w:rsid w:val="0076500A"/>
    <w:rsid w:val="007655DB"/>
    <w:rsid w:val="00771201"/>
    <w:rsid w:val="0078010D"/>
    <w:rsid w:val="00780984"/>
    <w:rsid w:val="0079021B"/>
    <w:rsid w:val="007B279D"/>
    <w:rsid w:val="007B35F4"/>
    <w:rsid w:val="007B36B6"/>
    <w:rsid w:val="007B5985"/>
    <w:rsid w:val="007B6E16"/>
    <w:rsid w:val="007C28C7"/>
    <w:rsid w:val="007C3E4D"/>
    <w:rsid w:val="007D54FF"/>
    <w:rsid w:val="007E30BD"/>
    <w:rsid w:val="007E3C23"/>
    <w:rsid w:val="007E6167"/>
    <w:rsid w:val="00802B0B"/>
    <w:rsid w:val="0080425E"/>
    <w:rsid w:val="0082134E"/>
    <w:rsid w:val="0082550C"/>
    <w:rsid w:val="00826B2A"/>
    <w:rsid w:val="0083048E"/>
    <w:rsid w:val="00831518"/>
    <w:rsid w:val="008431F4"/>
    <w:rsid w:val="008434A2"/>
    <w:rsid w:val="00845527"/>
    <w:rsid w:val="008472B5"/>
    <w:rsid w:val="00850788"/>
    <w:rsid w:val="00850D38"/>
    <w:rsid w:val="00852248"/>
    <w:rsid w:val="00856891"/>
    <w:rsid w:val="0085703F"/>
    <w:rsid w:val="00860EE5"/>
    <w:rsid w:val="00864A37"/>
    <w:rsid w:val="00881F73"/>
    <w:rsid w:val="008837D0"/>
    <w:rsid w:val="008876A1"/>
    <w:rsid w:val="00891742"/>
    <w:rsid w:val="00892557"/>
    <w:rsid w:val="00893268"/>
    <w:rsid w:val="008A5CA5"/>
    <w:rsid w:val="008A6A6E"/>
    <w:rsid w:val="008C4985"/>
    <w:rsid w:val="008C585E"/>
    <w:rsid w:val="008C5A59"/>
    <w:rsid w:val="008C6C94"/>
    <w:rsid w:val="008D596D"/>
    <w:rsid w:val="008E0015"/>
    <w:rsid w:val="008E42BA"/>
    <w:rsid w:val="008E5CDE"/>
    <w:rsid w:val="008F274D"/>
    <w:rsid w:val="008F2E67"/>
    <w:rsid w:val="00901867"/>
    <w:rsid w:val="009022E6"/>
    <w:rsid w:val="00905568"/>
    <w:rsid w:val="00906E7C"/>
    <w:rsid w:val="00907227"/>
    <w:rsid w:val="00916636"/>
    <w:rsid w:val="00916E5B"/>
    <w:rsid w:val="009234E4"/>
    <w:rsid w:val="00937277"/>
    <w:rsid w:val="00946BEC"/>
    <w:rsid w:val="00950637"/>
    <w:rsid w:val="00953D29"/>
    <w:rsid w:val="009558C9"/>
    <w:rsid w:val="00960E37"/>
    <w:rsid w:val="00984CBB"/>
    <w:rsid w:val="0099654E"/>
    <w:rsid w:val="009B4405"/>
    <w:rsid w:val="009D0959"/>
    <w:rsid w:val="009D3060"/>
    <w:rsid w:val="009D323D"/>
    <w:rsid w:val="009D5906"/>
    <w:rsid w:val="009D5D89"/>
    <w:rsid w:val="009E0515"/>
    <w:rsid w:val="009E32F3"/>
    <w:rsid w:val="009E5355"/>
    <w:rsid w:val="009E78D0"/>
    <w:rsid w:val="009F1327"/>
    <w:rsid w:val="00A0044B"/>
    <w:rsid w:val="00A060A8"/>
    <w:rsid w:val="00A12C10"/>
    <w:rsid w:val="00A1335C"/>
    <w:rsid w:val="00A1349F"/>
    <w:rsid w:val="00A22450"/>
    <w:rsid w:val="00A24796"/>
    <w:rsid w:val="00A26E36"/>
    <w:rsid w:val="00A318E5"/>
    <w:rsid w:val="00A374F5"/>
    <w:rsid w:val="00A40D04"/>
    <w:rsid w:val="00A47BFA"/>
    <w:rsid w:val="00A52C4B"/>
    <w:rsid w:val="00A651BF"/>
    <w:rsid w:val="00A73BB4"/>
    <w:rsid w:val="00A801B7"/>
    <w:rsid w:val="00A85243"/>
    <w:rsid w:val="00A8672E"/>
    <w:rsid w:val="00A90DBA"/>
    <w:rsid w:val="00A9118C"/>
    <w:rsid w:val="00A92EE7"/>
    <w:rsid w:val="00A95FF2"/>
    <w:rsid w:val="00A96429"/>
    <w:rsid w:val="00AA79B2"/>
    <w:rsid w:val="00AB323C"/>
    <w:rsid w:val="00AB34A8"/>
    <w:rsid w:val="00AC10FA"/>
    <w:rsid w:val="00AC5914"/>
    <w:rsid w:val="00AD6C19"/>
    <w:rsid w:val="00AE02F0"/>
    <w:rsid w:val="00AE178D"/>
    <w:rsid w:val="00AE4D2A"/>
    <w:rsid w:val="00AE5F38"/>
    <w:rsid w:val="00AE739F"/>
    <w:rsid w:val="00AF2BE1"/>
    <w:rsid w:val="00AF5DFF"/>
    <w:rsid w:val="00B00765"/>
    <w:rsid w:val="00B00929"/>
    <w:rsid w:val="00B05600"/>
    <w:rsid w:val="00B10B2F"/>
    <w:rsid w:val="00B13957"/>
    <w:rsid w:val="00B171B8"/>
    <w:rsid w:val="00B1743D"/>
    <w:rsid w:val="00B20339"/>
    <w:rsid w:val="00B34F3D"/>
    <w:rsid w:val="00B460FF"/>
    <w:rsid w:val="00B53B23"/>
    <w:rsid w:val="00B57F90"/>
    <w:rsid w:val="00B67310"/>
    <w:rsid w:val="00B71F89"/>
    <w:rsid w:val="00B7332F"/>
    <w:rsid w:val="00B806E3"/>
    <w:rsid w:val="00B85454"/>
    <w:rsid w:val="00B96FA9"/>
    <w:rsid w:val="00BA3E27"/>
    <w:rsid w:val="00BA7E50"/>
    <w:rsid w:val="00BB4328"/>
    <w:rsid w:val="00BC1DE5"/>
    <w:rsid w:val="00BC3493"/>
    <w:rsid w:val="00BC6F63"/>
    <w:rsid w:val="00BC7147"/>
    <w:rsid w:val="00BC7666"/>
    <w:rsid w:val="00BD1DA7"/>
    <w:rsid w:val="00BF1197"/>
    <w:rsid w:val="00BF2951"/>
    <w:rsid w:val="00BF4EEB"/>
    <w:rsid w:val="00BF6400"/>
    <w:rsid w:val="00C03F05"/>
    <w:rsid w:val="00C14F11"/>
    <w:rsid w:val="00C24E19"/>
    <w:rsid w:val="00C25790"/>
    <w:rsid w:val="00C26BBD"/>
    <w:rsid w:val="00C27482"/>
    <w:rsid w:val="00C34C45"/>
    <w:rsid w:val="00C371D2"/>
    <w:rsid w:val="00C50935"/>
    <w:rsid w:val="00C623E0"/>
    <w:rsid w:val="00C65575"/>
    <w:rsid w:val="00C65B45"/>
    <w:rsid w:val="00C95E37"/>
    <w:rsid w:val="00C9692B"/>
    <w:rsid w:val="00CB0D98"/>
    <w:rsid w:val="00CB1DBC"/>
    <w:rsid w:val="00CB420F"/>
    <w:rsid w:val="00CD294A"/>
    <w:rsid w:val="00CD7465"/>
    <w:rsid w:val="00CE3105"/>
    <w:rsid w:val="00CE7696"/>
    <w:rsid w:val="00CF3688"/>
    <w:rsid w:val="00CF3E11"/>
    <w:rsid w:val="00D00A01"/>
    <w:rsid w:val="00D0632D"/>
    <w:rsid w:val="00D0646F"/>
    <w:rsid w:val="00D12C20"/>
    <w:rsid w:val="00D13144"/>
    <w:rsid w:val="00D13CA6"/>
    <w:rsid w:val="00D175DE"/>
    <w:rsid w:val="00D36CFD"/>
    <w:rsid w:val="00D44806"/>
    <w:rsid w:val="00D55954"/>
    <w:rsid w:val="00D563F4"/>
    <w:rsid w:val="00D636EA"/>
    <w:rsid w:val="00D66E35"/>
    <w:rsid w:val="00D67516"/>
    <w:rsid w:val="00D67C2F"/>
    <w:rsid w:val="00D70651"/>
    <w:rsid w:val="00D7383A"/>
    <w:rsid w:val="00D75B53"/>
    <w:rsid w:val="00D7671F"/>
    <w:rsid w:val="00D81809"/>
    <w:rsid w:val="00D90B1C"/>
    <w:rsid w:val="00DB117E"/>
    <w:rsid w:val="00DB5265"/>
    <w:rsid w:val="00DC0AE5"/>
    <w:rsid w:val="00DD194D"/>
    <w:rsid w:val="00DD6F31"/>
    <w:rsid w:val="00DE24FB"/>
    <w:rsid w:val="00DE51E4"/>
    <w:rsid w:val="00DF3A36"/>
    <w:rsid w:val="00DF6305"/>
    <w:rsid w:val="00E04488"/>
    <w:rsid w:val="00E04911"/>
    <w:rsid w:val="00E117D5"/>
    <w:rsid w:val="00E1682D"/>
    <w:rsid w:val="00E25DF7"/>
    <w:rsid w:val="00E2723E"/>
    <w:rsid w:val="00E31425"/>
    <w:rsid w:val="00E42C06"/>
    <w:rsid w:val="00E42DA0"/>
    <w:rsid w:val="00E523BE"/>
    <w:rsid w:val="00E652A2"/>
    <w:rsid w:val="00E66E38"/>
    <w:rsid w:val="00E82B64"/>
    <w:rsid w:val="00E8646C"/>
    <w:rsid w:val="00E868D6"/>
    <w:rsid w:val="00E87C2B"/>
    <w:rsid w:val="00EA3CFE"/>
    <w:rsid w:val="00EA3D1D"/>
    <w:rsid w:val="00EA704F"/>
    <w:rsid w:val="00ED0812"/>
    <w:rsid w:val="00ED20E0"/>
    <w:rsid w:val="00EE1C4E"/>
    <w:rsid w:val="00EE235A"/>
    <w:rsid w:val="00EE45CD"/>
    <w:rsid w:val="00EE4DD1"/>
    <w:rsid w:val="00EF06D4"/>
    <w:rsid w:val="00EF20CE"/>
    <w:rsid w:val="00EF2253"/>
    <w:rsid w:val="00EF25D5"/>
    <w:rsid w:val="00EF3598"/>
    <w:rsid w:val="00EF3E6F"/>
    <w:rsid w:val="00F00F57"/>
    <w:rsid w:val="00F02FA4"/>
    <w:rsid w:val="00F064D3"/>
    <w:rsid w:val="00F07C9D"/>
    <w:rsid w:val="00F22209"/>
    <w:rsid w:val="00F23BEA"/>
    <w:rsid w:val="00F27896"/>
    <w:rsid w:val="00F3115C"/>
    <w:rsid w:val="00F324E7"/>
    <w:rsid w:val="00F3482C"/>
    <w:rsid w:val="00F47ADA"/>
    <w:rsid w:val="00F47E90"/>
    <w:rsid w:val="00F5762E"/>
    <w:rsid w:val="00F64D98"/>
    <w:rsid w:val="00F6535F"/>
    <w:rsid w:val="00F66AED"/>
    <w:rsid w:val="00F966C9"/>
    <w:rsid w:val="00FA276B"/>
    <w:rsid w:val="00FB2C04"/>
    <w:rsid w:val="00FD4FA9"/>
    <w:rsid w:val="00FD5DED"/>
    <w:rsid w:val="00FE022E"/>
    <w:rsid w:val="00FE14E7"/>
    <w:rsid w:val="00FE224F"/>
    <w:rsid w:val="00FE66AF"/>
    <w:rsid w:val="00FE69BD"/>
    <w:rsid w:val="014884CA"/>
    <w:rsid w:val="0319F45F"/>
    <w:rsid w:val="057AF6CA"/>
    <w:rsid w:val="0729D99F"/>
    <w:rsid w:val="08460F36"/>
    <w:rsid w:val="0854956B"/>
    <w:rsid w:val="0C055144"/>
    <w:rsid w:val="1035B3A1"/>
    <w:rsid w:val="15BB50A5"/>
    <w:rsid w:val="187B81A8"/>
    <w:rsid w:val="198B8E25"/>
    <w:rsid w:val="1A709D86"/>
    <w:rsid w:val="1B275E86"/>
    <w:rsid w:val="1E25A05E"/>
    <w:rsid w:val="1F765F75"/>
    <w:rsid w:val="200C404D"/>
    <w:rsid w:val="21B6F25E"/>
    <w:rsid w:val="21C72A5C"/>
    <w:rsid w:val="25B7771A"/>
    <w:rsid w:val="2A9574E2"/>
    <w:rsid w:val="2B0754D4"/>
    <w:rsid w:val="2D4C120B"/>
    <w:rsid w:val="33F07838"/>
    <w:rsid w:val="3668DE0C"/>
    <w:rsid w:val="3C5AD98B"/>
    <w:rsid w:val="3E926A19"/>
    <w:rsid w:val="3F7770F3"/>
    <w:rsid w:val="3F927A4D"/>
    <w:rsid w:val="402E3A7A"/>
    <w:rsid w:val="42A39F98"/>
    <w:rsid w:val="4C4C5200"/>
    <w:rsid w:val="4E68FA6C"/>
    <w:rsid w:val="52E82C5F"/>
    <w:rsid w:val="5611EB4E"/>
    <w:rsid w:val="561FCD21"/>
    <w:rsid w:val="59F98704"/>
    <w:rsid w:val="5A4109B1"/>
    <w:rsid w:val="61F9525F"/>
    <w:rsid w:val="628F213E"/>
    <w:rsid w:val="6578AC97"/>
    <w:rsid w:val="671291E8"/>
    <w:rsid w:val="6722D5E1"/>
    <w:rsid w:val="723E0742"/>
    <w:rsid w:val="729B0052"/>
    <w:rsid w:val="76520902"/>
    <w:rsid w:val="7795AEB4"/>
    <w:rsid w:val="7989A9C4"/>
    <w:rsid w:val="7AE0E7DD"/>
    <w:rsid w:val="7CF3BE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868708"/>
  <w15:chartTrackingRefBased/>
  <w15:docId w15:val="{734E6DF1-641B-474E-B393-0D639009A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D29"/>
    <w:pPr>
      <w:spacing w:line="480" w:lineRule="auto"/>
    </w:pPr>
    <w:rPr>
      <w:rFonts w:ascii="Times New Roman" w:eastAsia="Times New Roman" w:hAnsi="Times New Roman" w:cs="Times New Roman"/>
      <w:lang w:val="en-GB"/>
    </w:rPr>
  </w:style>
  <w:style w:type="paragraph" w:styleId="Heading1">
    <w:name w:val="heading 1"/>
    <w:basedOn w:val="Normal"/>
    <w:link w:val="Heading1Char"/>
    <w:uiPriority w:val="9"/>
    <w:qFormat/>
    <w:rsid w:val="000E30B6"/>
    <w:pPr>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78D"/>
    <w:pPr>
      <w:ind w:left="720"/>
      <w:contextualSpacing/>
    </w:pPr>
  </w:style>
  <w:style w:type="character" w:styleId="Hyperlink">
    <w:name w:val="Hyperlink"/>
    <w:basedOn w:val="DefaultParagraphFont"/>
    <w:uiPriority w:val="99"/>
    <w:unhideWhenUsed/>
    <w:rsid w:val="008F2E67"/>
    <w:rPr>
      <w:color w:val="0563C1" w:themeColor="hyperlink"/>
      <w:u w:val="single"/>
    </w:rPr>
  </w:style>
  <w:style w:type="character" w:customStyle="1" w:styleId="UnresolvedMention1">
    <w:name w:val="Unresolved Mention1"/>
    <w:basedOn w:val="DefaultParagraphFont"/>
    <w:uiPriority w:val="99"/>
    <w:semiHidden/>
    <w:unhideWhenUsed/>
    <w:rsid w:val="008F2E67"/>
    <w:rPr>
      <w:color w:val="605E5C"/>
      <w:shd w:val="clear" w:color="auto" w:fill="E1DFDD"/>
    </w:rPr>
  </w:style>
  <w:style w:type="character" w:styleId="FollowedHyperlink">
    <w:name w:val="FollowedHyperlink"/>
    <w:basedOn w:val="DefaultParagraphFont"/>
    <w:uiPriority w:val="99"/>
    <w:semiHidden/>
    <w:unhideWhenUsed/>
    <w:rsid w:val="008F2E67"/>
    <w:rPr>
      <w:color w:val="954F72" w:themeColor="followedHyperlink"/>
      <w:u w:val="single"/>
    </w:rPr>
  </w:style>
  <w:style w:type="paragraph" w:styleId="Header">
    <w:name w:val="header"/>
    <w:basedOn w:val="Normal"/>
    <w:link w:val="HeaderChar"/>
    <w:uiPriority w:val="99"/>
    <w:unhideWhenUsed/>
    <w:rsid w:val="00A26E36"/>
    <w:pPr>
      <w:tabs>
        <w:tab w:val="center" w:pos="4680"/>
        <w:tab w:val="right" w:pos="9360"/>
      </w:tabs>
    </w:pPr>
  </w:style>
  <w:style w:type="character" w:customStyle="1" w:styleId="HeaderChar">
    <w:name w:val="Header Char"/>
    <w:basedOn w:val="DefaultParagraphFont"/>
    <w:link w:val="Header"/>
    <w:uiPriority w:val="99"/>
    <w:rsid w:val="00A26E36"/>
  </w:style>
  <w:style w:type="paragraph" w:styleId="Footer">
    <w:name w:val="footer"/>
    <w:basedOn w:val="Normal"/>
    <w:link w:val="FooterChar"/>
    <w:uiPriority w:val="99"/>
    <w:unhideWhenUsed/>
    <w:rsid w:val="00A26E36"/>
    <w:pPr>
      <w:tabs>
        <w:tab w:val="center" w:pos="4680"/>
        <w:tab w:val="right" w:pos="9360"/>
      </w:tabs>
    </w:pPr>
  </w:style>
  <w:style w:type="character" w:customStyle="1" w:styleId="FooterChar">
    <w:name w:val="Footer Char"/>
    <w:basedOn w:val="DefaultParagraphFont"/>
    <w:link w:val="Footer"/>
    <w:uiPriority w:val="99"/>
    <w:rsid w:val="00A26E36"/>
  </w:style>
  <w:style w:type="character" w:styleId="PageNumber">
    <w:name w:val="page number"/>
    <w:basedOn w:val="DefaultParagraphFont"/>
    <w:uiPriority w:val="99"/>
    <w:semiHidden/>
    <w:unhideWhenUsed/>
    <w:rsid w:val="00A26E36"/>
  </w:style>
  <w:style w:type="character" w:customStyle="1" w:styleId="Heading1Char">
    <w:name w:val="Heading 1 Char"/>
    <w:basedOn w:val="DefaultParagraphFont"/>
    <w:link w:val="Heading1"/>
    <w:uiPriority w:val="9"/>
    <w:rsid w:val="000E30B6"/>
    <w:rPr>
      <w:rFonts w:ascii="Times New Roman" w:eastAsia="Times New Roman" w:hAnsi="Times New Roman" w:cs="Times New Roman"/>
      <w:b/>
      <w:bCs/>
      <w:sz w:val="28"/>
      <w:szCs w:val="28"/>
      <w:lang w:val="en-GB"/>
    </w:rPr>
  </w:style>
  <w:style w:type="character" w:customStyle="1" w:styleId="content-date">
    <w:name w:val="content-date"/>
    <w:basedOn w:val="DefaultParagraphFont"/>
    <w:rsid w:val="00937277"/>
  </w:style>
  <w:style w:type="character" w:customStyle="1" w:styleId="title-text">
    <w:name w:val="title-text"/>
    <w:basedOn w:val="DefaultParagraphFont"/>
    <w:rsid w:val="003B6641"/>
  </w:style>
  <w:style w:type="character" w:styleId="CommentReference">
    <w:name w:val="annotation reference"/>
    <w:basedOn w:val="DefaultParagraphFont"/>
    <w:uiPriority w:val="99"/>
    <w:semiHidden/>
    <w:unhideWhenUsed/>
    <w:rsid w:val="001925CB"/>
    <w:rPr>
      <w:sz w:val="16"/>
      <w:szCs w:val="16"/>
    </w:rPr>
  </w:style>
  <w:style w:type="paragraph" w:styleId="CommentText">
    <w:name w:val="annotation text"/>
    <w:basedOn w:val="Normal"/>
    <w:link w:val="CommentTextChar"/>
    <w:uiPriority w:val="99"/>
    <w:unhideWhenUsed/>
    <w:rsid w:val="001925CB"/>
    <w:rPr>
      <w:sz w:val="20"/>
      <w:szCs w:val="20"/>
    </w:rPr>
  </w:style>
  <w:style w:type="character" w:customStyle="1" w:styleId="CommentTextChar">
    <w:name w:val="Comment Text Char"/>
    <w:basedOn w:val="DefaultParagraphFont"/>
    <w:link w:val="CommentText"/>
    <w:uiPriority w:val="99"/>
    <w:rsid w:val="001925C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925CB"/>
    <w:rPr>
      <w:b/>
      <w:bCs/>
    </w:rPr>
  </w:style>
  <w:style w:type="character" w:customStyle="1" w:styleId="CommentSubjectChar">
    <w:name w:val="Comment Subject Char"/>
    <w:basedOn w:val="CommentTextChar"/>
    <w:link w:val="CommentSubject"/>
    <w:uiPriority w:val="99"/>
    <w:semiHidden/>
    <w:rsid w:val="001925CB"/>
    <w:rPr>
      <w:rFonts w:ascii="Times New Roman" w:eastAsia="Times New Roman" w:hAnsi="Times New Roman" w:cs="Times New Roman"/>
      <w:b/>
      <w:bCs/>
      <w:sz w:val="20"/>
      <w:szCs w:val="20"/>
    </w:rPr>
  </w:style>
  <w:style w:type="character" w:styleId="Emphasis">
    <w:name w:val="Emphasis"/>
    <w:basedOn w:val="DefaultParagraphFont"/>
    <w:uiPriority w:val="20"/>
    <w:qFormat/>
    <w:rsid w:val="00AE5F38"/>
    <w:rPr>
      <w:i/>
      <w:iCs/>
    </w:rPr>
  </w:style>
  <w:style w:type="character" w:styleId="Strong">
    <w:name w:val="Strong"/>
    <w:basedOn w:val="DefaultParagraphFont"/>
    <w:uiPriority w:val="22"/>
    <w:qFormat/>
    <w:rsid w:val="00AE5F38"/>
    <w:rPr>
      <w:b/>
      <w:bCs/>
    </w:rPr>
  </w:style>
  <w:style w:type="character" w:styleId="PlaceholderText">
    <w:name w:val="Placeholder Text"/>
    <w:basedOn w:val="DefaultParagraphFont"/>
    <w:uiPriority w:val="99"/>
    <w:semiHidden/>
    <w:rsid w:val="006D54DD"/>
    <w:rPr>
      <w:color w:val="808080"/>
    </w:rPr>
  </w:style>
  <w:style w:type="paragraph" w:styleId="NormalWeb">
    <w:name w:val="Normal (Web)"/>
    <w:basedOn w:val="Normal"/>
    <w:uiPriority w:val="99"/>
    <w:unhideWhenUsed/>
    <w:rsid w:val="00241908"/>
    <w:pPr>
      <w:spacing w:before="100" w:beforeAutospacing="1" w:after="100" w:afterAutospacing="1"/>
    </w:pPr>
  </w:style>
  <w:style w:type="paragraph" w:styleId="BalloonText">
    <w:name w:val="Balloon Text"/>
    <w:basedOn w:val="Normal"/>
    <w:link w:val="BalloonTextChar"/>
    <w:uiPriority w:val="99"/>
    <w:semiHidden/>
    <w:unhideWhenUsed/>
    <w:rsid w:val="007D54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54FF"/>
    <w:rPr>
      <w:rFonts w:ascii="Segoe UI" w:eastAsia="Times New Roman" w:hAnsi="Segoe UI" w:cs="Segoe UI"/>
      <w:sz w:val="18"/>
      <w:szCs w:val="18"/>
    </w:rPr>
  </w:style>
  <w:style w:type="paragraph" w:styleId="Revision">
    <w:name w:val="Revision"/>
    <w:hidden/>
    <w:uiPriority w:val="99"/>
    <w:semiHidden/>
    <w:rsid w:val="00A318E5"/>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9E5355"/>
    <w:rPr>
      <w:color w:val="605E5C"/>
      <w:shd w:val="clear" w:color="auto" w:fill="E1DFDD"/>
    </w:rPr>
  </w:style>
  <w:style w:type="paragraph" w:customStyle="1" w:styleId="EndNoteBibliographyTitle">
    <w:name w:val="EndNote Bibliography Title"/>
    <w:basedOn w:val="Normal"/>
    <w:link w:val="EndNoteBibliographyTitleChar"/>
    <w:rsid w:val="006767BA"/>
    <w:pPr>
      <w:jc w:val="center"/>
    </w:pPr>
    <w:rPr>
      <w:noProof/>
    </w:rPr>
  </w:style>
  <w:style w:type="character" w:customStyle="1" w:styleId="EndNoteBibliographyTitleChar">
    <w:name w:val="EndNote Bibliography Title Char"/>
    <w:basedOn w:val="DefaultParagraphFont"/>
    <w:link w:val="EndNoteBibliographyTitle"/>
    <w:rsid w:val="006767BA"/>
    <w:rPr>
      <w:rFonts w:ascii="Times New Roman" w:eastAsia="Times New Roman" w:hAnsi="Times New Roman" w:cs="Times New Roman"/>
      <w:noProof/>
      <w:lang w:val="en-GB"/>
    </w:rPr>
  </w:style>
  <w:style w:type="paragraph" w:customStyle="1" w:styleId="EndNoteBibliography">
    <w:name w:val="EndNote Bibliography"/>
    <w:basedOn w:val="Normal"/>
    <w:link w:val="EndNoteBibliographyChar"/>
    <w:rsid w:val="006767BA"/>
    <w:pPr>
      <w:spacing w:line="240" w:lineRule="auto"/>
    </w:pPr>
    <w:rPr>
      <w:noProof/>
    </w:rPr>
  </w:style>
  <w:style w:type="character" w:customStyle="1" w:styleId="EndNoteBibliographyChar">
    <w:name w:val="EndNote Bibliography Char"/>
    <w:basedOn w:val="DefaultParagraphFont"/>
    <w:link w:val="EndNoteBibliography"/>
    <w:rsid w:val="006767BA"/>
    <w:rPr>
      <w:rFonts w:ascii="Times New Roman" w:eastAsia="Times New Roman" w:hAnsi="Times New Roman" w:cs="Times New Roman"/>
      <w:noProof/>
      <w:lang w:val="en-GB"/>
    </w:rPr>
  </w:style>
  <w:style w:type="paragraph" w:customStyle="1" w:styleId="Normaltabbed">
    <w:name w:val="Normal tabbed"/>
    <w:basedOn w:val="Normal"/>
    <w:link w:val="NormaltabbedChar"/>
    <w:rsid w:val="003B25AE"/>
    <w:pPr>
      <w:widowControl w:val="0"/>
      <w:spacing w:after="120"/>
      <w:ind w:left="284"/>
    </w:pPr>
    <w:rPr>
      <w:rFonts w:eastAsia="Calibri"/>
      <w:szCs w:val="22"/>
    </w:rPr>
  </w:style>
  <w:style w:type="character" w:customStyle="1" w:styleId="NormaltabbedChar">
    <w:name w:val="Normal tabbed Char"/>
    <w:basedOn w:val="DefaultParagraphFont"/>
    <w:link w:val="Normaltabbed"/>
    <w:rsid w:val="003B25AE"/>
    <w:rPr>
      <w:rFonts w:ascii="Times New Roman" w:eastAsia="Calibri" w:hAnsi="Times New Roman" w:cs="Times New Roman"/>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78573">
      <w:bodyDiv w:val="1"/>
      <w:marLeft w:val="0"/>
      <w:marRight w:val="0"/>
      <w:marTop w:val="0"/>
      <w:marBottom w:val="0"/>
      <w:divBdr>
        <w:top w:val="none" w:sz="0" w:space="0" w:color="auto"/>
        <w:left w:val="none" w:sz="0" w:space="0" w:color="auto"/>
        <w:bottom w:val="none" w:sz="0" w:space="0" w:color="auto"/>
        <w:right w:val="none" w:sz="0" w:space="0" w:color="auto"/>
      </w:divBdr>
    </w:div>
    <w:div w:id="66729742">
      <w:bodyDiv w:val="1"/>
      <w:marLeft w:val="0"/>
      <w:marRight w:val="0"/>
      <w:marTop w:val="0"/>
      <w:marBottom w:val="0"/>
      <w:divBdr>
        <w:top w:val="none" w:sz="0" w:space="0" w:color="auto"/>
        <w:left w:val="none" w:sz="0" w:space="0" w:color="auto"/>
        <w:bottom w:val="none" w:sz="0" w:space="0" w:color="auto"/>
        <w:right w:val="none" w:sz="0" w:space="0" w:color="auto"/>
      </w:divBdr>
    </w:div>
    <w:div w:id="80303190">
      <w:bodyDiv w:val="1"/>
      <w:marLeft w:val="0"/>
      <w:marRight w:val="0"/>
      <w:marTop w:val="0"/>
      <w:marBottom w:val="0"/>
      <w:divBdr>
        <w:top w:val="none" w:sz="0" w:space="0" w:color="auto"/>
        <w:left w:val="none" w:sz="0" w:space="0" w:color="auto"/>
        <w:bottom w:val="none" w:sz="0" w:space="0" w:color="auto"/>
        <w:right w:val="none" w:sz="0" w:space="0" w:color="auto"/>
      </w:divBdr>
    </w:div>
    <w:div w:id="88545973">
      <w:bodyDiv w:val="1"/>
      <w:marLeft w:val="0"/>
      <w:marRight w:val="0"/>
      <w:marTop w:val="0"/>
      <w:marBottom w:val="0"/>
      <w:divBdr>
        <w:top w:val="none" w:sz="0" w:space="0" w:color="auto"/>
        <w:left w:val="none" w:sz="0" w:space="0" w:color="auto"/>
        <w:bottom w:val="none" w:sz="0" w:space="0" w:color="auto"/>
        <w:right w:val="none" w:sz="0" w:space="0" w:color="auto"/>
      </w:divBdr>
    </w:div>
    <w:div w:id="111823287">
      <w:bodyDiv w:val="1"/>
      <w:marLeft w:val="0"/>
      <w:marRight w:val="0"/>
      <w:marTop w:val="0"/>
      <w:marBottom w:val="0"/>
      <w:divBdr>
        <w:top w:val="none" w:sz="0" w:space="0" w:color="auto"/>
        <w:left w:val="none" w:sz="0" w:space="0" w:color="auto"/>
        <w:bottom w:val="none" w:sz="0" w:space="0" w:color="auto"/>
        <w:right w:val="none" w:sz="0" w:space="0" w:color="auto"/>
      </w:divBdr>
      <w:divsChild>
        <w:div w:id="1751416524">
          <w:marLeft w:val="0"/>
          <w:marRight w:val="0"/>
          <w:marTop w:val="0"/>
          <w:marBottom w:val="0"/>
          <w:divBdr>
            <w:top w:val="none" w:sz="0" w:space="0" w:color="auto"/>
            <w:left w:val="none" w:sz="0" w:space="0" w:color="auto"/>
            <w:bottom w:val="none" w:sz="0" w:space="0" w:color="auto"/>
            <w:right w:val="none" w:sz="0" w:space="0" w:color="auto"/>
          </w:divBdr>
          <w:divsChild>
            <w:div w:id="175592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98079">
      <w:bodyDiv w:val="1"/>
      <w:marLeft w:val="0"/>
      <w:marRight w:val="0"/>
      <w:marTop w:val="0"/>
      <w:marBottom w:val="0"/>
      <w:divBdr>
        <w:top w:val="none" w:sz="0" w:space="0" w:color="auto"/>
        <w:left w:val="none" w:sz="0" w:space="0" w:color="auto"/>
        <w:bottom w:val="none" w:sz="0" w:space="0" w:color="auto"/>
        <w:right w:val="none" w:sz="0" w:space="0" w:color="auto"/>
      </w:divBdr>
    </w:div>
    <w:div w:id="153451165">
      <w:bodyDiv w:val="1"/>
      <w:marLeft w:val="0"/>
      <w:marRight w:val="0"/>
      <w:marTop w:val="0"/>
      <w:marBottom w:val="0"/>
      <w:divBdr>
        <w:top w:val="none" w:sz="0" w:space="0" w:color="auto"/>
        <w:left w:val="none" w:sz="0" w:space="0" w:color="auto"/>
        <w:bottom w:val="none" w:sz="0" w:space="0" w:color="auto"/>
        <w:right w:val="none" w:sz="0" w:space="0" w:color="auto"/>
      </w:divBdr>
    </w:div>
    <w:div w:id="228731082">
      <w:bodyDiv w:val="1"/>
      <w:marLeft w:val="0"/>
      <w:marRight w:val="0"/>
      <w:marTop w:val="0"/>
      <w:marBottom w:val="0"/>
      <w:divBdr>
        <w:top w:val="none" w:sz="0" w:space="0" w:color="auto"/>
        <w:left w:val="none" w:sz="0" w:space="0" w:color="auto"/>
        <w:bottom w:val="none" w:sz="0" w:space="0" w:color="auto"/>
        <w:right w:val="none" w:sz="0" w:space="0" w:color="auto"/>
      </w:divBdr>
    </w:div>
    <w:div w:id="236092736">
      <w:bodyDiv w:val="1"/>
      <w:marLeft w:val="0"/>
      <w:marRight w:val="0"/>
      <w:marTop w:val="0"/>
      <w:marBottom w:val="0"/>
      <w:divBdr>
        <w:top w:val="none" w:sz="0" w:space="0" w:color="auto"/>
        <w:left w:val="none" w:sz="0" w:space="0" w:color="auto"/>
        <w:bottom w:val="none" w:sz="0" w:space="0" w:color="auto"/>
        <w:right w:val="none" w:sz="0" w:space="0" w:color="auto"/>
      </w:divBdr>
    </w:div>
    <w:div w:id="344668913">
      <w:bodyDiv w:val="1"/>
      <w:marLeft w:val="0"/>
      <w:marRight w:val="0"/>
      <w:marTop w:val="0"/>
      <w:marBottom w:val="0"/>
      <w:divBdr>
        <w:top w:val="none" w:sz="0" w:space="0" w:color="auto"/>
        <w:left w:val="none" w:sz="0" w:space="0" w:color="auto"/>
        <w:bottom w:val="none" w:sz="0" w:space="0" w:color="auto"/>
        <w:right w:val="none" w:sz="0" w:space="0" w:color="auto"/>
      </w:divBdr>
    </w:div>
    <w:div w:id="356468174">
      <w:bodyDiv w:val="1"/>
      <w:marLeft w:val="0"/>
      <w:marRight w:val="0"/>
      <w:marTop w:val="0"/>
      <w:marBottom w:val="0"/>
      <w:divBdr>
        <w:top w:val="none" w:sz="0" w:space="0" w:color="auto"/>
        <w:left w:val="none" w:sz="0" w:space="0" w:color="auto"/>
        <w:bottom w:val="none" w:sz="0" w:space="0" w:color="auto"/>
        <w:right w:val="none" w:sz="0" w:space="0" w:color="auto"/>
      </w:divBdr>
    </w:div>
    <w:div w:id="397098205">
      <w:bodyDiv w:val="1"/>
      <w:marLeft w:val="0"/>
      <w:marRight w:val="0"/>
      <w:marTop w:val="0"/>
      <w:marBottom w:val="0"/>
      <w:divBdr>
        <w:top w:val="none" w:sz="0" w:space="0" w:color="auto"/>
        <w:left w:val="none" w:sz="0" w:space="0" w:color="auto"/>
        <w:bottom w:val="none" w:sz="0" w:space="0" w:color="auto"/>
        <w:right w:val="none" w:sz="0" w:space="0" w:color="auto"/>
      </w:divBdr>
    </w:div>
    <w:div w:id="408232007">
      <w:bodyDiv w:val="1"/>
      <w:marLeft w:val="0"/>
      <w:marRight w:val="0"/>
      <w:marTop w:val="0"/>
      <w:marBottom w:val="0"/>
      <w:divBdr>
        <w:top w:val="none" w:sz="0" w:space="0" w:color="auto"/>
        <w:left w:val="none" w:sz="0" w:space="0" w:color="auto"/>
        <w:bottom w:val="none" w:sz="0" w:space="0" w:color="auto"/>
        <w:right w:val="none" w:sz="0" w:space="0" w:color="auto"/>
      </w:divBdr>
    </w:div>
    <w:div w:id="412974456">
      <w:bodyDiv w:val="1"/>
      <w:marLeft w:val="0"/>
      <w:marRight w:val="0"/>
      <w:marTop w:val="0"/>
      <w:marBottom w:val="0"/>
      <w:divBdr>
        <w:top w:val="none" w:sz="0" w:space="0" w:color="auto"/>
        <w:left w:val="none" w:sz="0" w:space="0" w:color="auto"/>
        <w:bottom w:val="none" w:sz="0" w:space="0" w:color="auto"/>
        <w:right w:val="none" w:sz="0" w:space="0" w:color="auto"/>
      </w:divBdr>
    </w:div>
    <w:div w:id="603536667">
      <w:bodyDiv w:val="1"/>
      <w:marLeft w:val="0"/>
      <w:marRight w:val="0"/>
      <w:marTop w:val="0"/>
      <w:marBottom w:val="0"/>
      <w:divBdr>
        <w:top w:val="none" w:sz="0" w:space="0" w:color="auto"/>
        <w:left w:val="none" w:sz="0" w:space="0" w:color="auto"/>
        <w:bottom w:val="none" w:sz="0" w:space="0" w:color="auto"/>
        <w:right w:val="none" w:sz="0" w:space="0" w:color="auto"/>
      </w:divBdr>
      <w:divsChild>
        <w:div w:id="1704204493">
          <w:marLeft w:val="0"/>
          <w:marRight w:val="0"/>
          <w:marTop w:val="0"/>
          <w:marBottom w:val="0"/>
          <w:divBdr>
            <w:top w:val="none" w:sz="0" w:space="0" w:color="auto"/>
            <w:left w:val="none" w:sz="0" w:space="0" w:color="auto"/>
            <w:bottom w:val="none" w:sz="0" w:space="0" w:color="auto"/>
            <w:right w:val="none" w:sz="0" w:space="0" w:color="auto"/>
          </w:divBdr>
          <w:divsChild>
            <w:div w:id="713769914">
              <w:marLeft w:val="0"/>
              <w:marRight w:val="0"/>
              <w:marTop w:val="0"/>
              <w:marBottom w:val="0"/>
              <w:divBdr>
                <w:top w:val="none" w:sz="0" w:space="0" w:color="auto"/>
                <w:left w:val="none" w:sz="0" w:space="0" w:color="auto"/>
                <w:bottom w:val="none" w:sz="0" w:space="0" w:color="auto"/>
                <w:right w:val="none" w:sz="0" w:space="0" w:color="auto"/>
              </w:divBdr>
            </w:div>
          </w:divsChild>
        </w:div>
        <w:div w:id="263343150">
          <w:marLeft w:val="0"/>
          <w:marRight w:val="0"/>
          <w:marTop w:val="0"/>
          <w:marBottom w:val="0"/>
          <w:divBdr>
            <w:top w:val="none" w:sz="0" w:space="0" w:color="auto"/>
            <w:left w:val="none" w:sz="0" w:space="0" w:color="auto"/>
            <w:bottom w:val="none" w:sz="0" w:space="0" w:color="auto"/>
            <w:right w:val="none" w:sz="0" w:space="0" w:color="auto"/>
          </w:divBdr>
        </w:div>
      </w:divsChild>
    </w:div>
    <w:div w:id="701327223">
      <w:bodyDiv w:val="1"/>
      <w:marLeft w:val="0"/>
      <w:marRight w:val="0"/>
      <w:marTop w:val="0"/>
      <w:marBottom w:val="0"/>
      <w:divBdr>
        <w:top w:val="none" w:sz="0" w:space="0" w:color="auto"/>
        <w:left w:val="none" w:sz="0" w:space="0" w:color="auto"/>
        <w:bottom w:val="none" w:sz="0" w:space="0" w:color="auto"/>
        <w:right w:val="none" w:sz="0" w:space="0" w:color="auto"/>
      </w:divBdr>
    </w:div>
    <w:div w:id="716247030">
      <w:bodyDiv w:val="1"/>
      <w:marLeft w:val="0"/>
      <w:marRight w:val="0"/>
      <w:marTop w:val="0"/>
      <w:marBottom w:val="0"/>
      <w:divBdr>
        <w:top w:val="none" w:sz="0" w:space="0" w:color="auto"/>
        <w:left w:val="none" w:sz="0" w:space="0" w:color="auto"/>
        <w:bottom w:val="none" w:sz="0" w:space="0" w:color="auto"/>
        <w:right w:val="none" w:sz="0" w:space="0" w:color="auto"/>
      </w:divBdr>
    </w:div>
    <w:div w:id="756243302">
      <w:bodyDiv w:val="1"/>
      <w:marLeft w:val="0"/>
      <w:marRight w:val="0"/>
      <w:marTop w:val="0"/>
      <w:marBottom w:val="0"/>
      <w:divBdr>
        <w:top w:val="none" w:sz="0" w:space="0" w:color="auto"/>
        <w:left w:val="none" w:sz="0" w:space="0" w:color="auto"/>
        <w:bottom w:val="none" w:sz="0" w:space="0" w:color="auto"/>
        <w:right w:val="none" w:sz="0" w:space="0" w:color="auto"/>
      </w:divBdr>
    </w:div>
    <w:div w:id="774252037">
      <w:bodyDiv w:val="1"/>
      <w:marLeft w:val="0"/>
      <w:marRight w:val="0"/>
      <w:marTop w:val="0"/>
      <w:marBottom w:val="0"/>
      <w:divBdr>
        <w:top w:val="none" w:sz="0" w:space="0" w:color="auto"/>
        <w:left w:val="none" w:sz="0" w:space="0" w:color="auto"/>
        <w:bottom w:val="none" w:sz="0" w:space="0" w:color="auto"/>
        <w:right w:val="none" w:sz="0" w:space="0" w:color="auto"/>
      </w:divBdr>
    </w:div>
    <w:div w:id="811674749">
      <w:bodyDiv w:val="1"/>
      <w:marLeft w:val="0"/>
      <w:marRight w:val="0"/>
      <w:marTop w:val="0"/>
      <w:marBottom w:val="0"/>
      <w:divBdr>
        <w:top w:val="none" w:sz="0" w:space="0" w:color="auto"/>
        <w:left w:val="none" w:sz="0" w:space="0" w:color="auto"/>
        <w:bottom w:val="none" w:sz="0" w:space="0" w:color="auto"/>
        <w:right w:val="none" w:sz="0" w:space="0" w:color="auto"/>
      </w:divBdr>
    </w:div>
    <w:div w:id="819268184">
      <w:bodyDiv w:val="1"/>
      <w:marLeft w:val="0"/>
      <w:marRight w:val="0"/>
      <w:marTop w:val="0"/>
      <w:marBottom w:val="0"/>
      <w:divBdr>
        <w:top w:val="none" w:sz="0" w:space="0" w:color="auto"/>
        <w:left w:val="none" w:sz="0" w:space="0" w:color="auto"/>
        <w:bottom w:val="none" w:sz="0" w:space="0" w:color="auto"/>
        <w:right w:val="none" w:sz="0" w:space="0" w:color="auto"/>
      </w:divBdr>
    </w:div>
    <w:div w:id="930359129">
      <w:bodyDiv w:val="1"/>
      <w:marLeft w:val="0"/>
      <w:marRight w:val="0"/>
      <w:marTop w:val="0"/>
      <w:marBottom w:val="0"/>
      <w:divBdr>
        <w:top w:val="none" w:sz="0" w:space="0" w:color="auto"/>
        <w:left w:val="none" w:sz="0" w:space="0" w:color="auto"/>
        <w:bottom w:val="none" w:sz="0" w:space="0" w:color="auto"/>
        <w:right w:val="none" w:sz="0" w:space="0" w:color="auto"/>
      </w:divBdr>
    </w:div>
    <w:div w:id="961421880">
      <w:bodyDiv w:val="1"/>
      <w:marLeft w:val="0"/>
      <w:marRight w:val="0"/>
      <w:marTop w:val="0"/>
      <w:marBottom w:val="0"/>
      <w:divBdr>
        <w:top w:val="none" w:sz="0" w:space="0" w:color="auto"/>
        <w:left w:val="none" w:sz="0" w:space="0" w:color="auto"/>
        <w:bottom w:val="none" w:sz="0" w:space="0" w:color="auto"/>
        <w:right w:val="none" w:sz="0" w:space="0" w:color="auto"/>
      </w:divBdr>
    </w:div>
    <w:div w:id="1015763789">
      <w:bodyDiv w:val="1"/>
      <w:marLeft w:val="0"/>
      <w:marRight w:val="0"/>
      <w:marTop w:val="0"/>
      <w:marBottom w:val="0"/>
      <w:divBdr>
        <w:top w:val="none" w:sz="0" w:space="0" w:color="auto"/>
        <w:left w:val="none" w:sz="0" w:space="0" w:color="auto"/>
        <w:bottom w:val="none" w:sz="0" w:space="0" w:color="auto"/>
        <w:right w:val="none" w:sz="0" w:space="0" w:color="auto"/>
      </w:divBdr>
    </w:div>
    <w:div w:id="1086390282">
      <w:bodyDiv w:val="1"/>
      <w:marLeft w:val="0"/>
      <w:marRight w:val="0"/>
      <w:marTop w:val="0"/>
      <w:marBottom w:val="0"/>
      <w:divBdr>
        <w:top w:val="none" w:sz="0" w:space="0" w:color="auto"/>
        <w:left w:val="none" w:sz="0" w:space="0" w:color="auto"/>
        <w:bottom w:val="none" w:sz="0" w:space="0" w:color="auto"/>
        <w:right w:val="none" w:sz="0" w:space="0" w:color="auto"/>
      </w:divBdr>
    </w:div>
    <w:div w:id="1096751807">
      <w:bodyDiv w:val="1"/>
      <w:marLeft w:val="0"/>
      <w:marRight w:val="0"/>
      <w:marTop w:val="0"/>
      <w:marBottom w:val="0"/>
      <w:divBdr>
        <w:top w:val="none" w:sz="0" w:space="0" w:color="auto"/>
        <w:left w:val="none" w:sz="0" w:space="0" w:color="auto"/>
        <w:bottom w:val="none" w:sz="0" w:space="0" w:color="auto"/>
        <w:right w:val="none" w:sz="0" w:space="0" w:color="auto"/>
      </w:divBdr>
    </w:div>
    <w:div w:id="1151678452">
      <w:bodyDiv w:val="1"/>
      <w:marLeft w:val="0"/>
      <w:marRight w:val="0"/>
      <w:marTop w:val="0"/>
      <w:marBottom w:val="0"/>
      <w:divBdr>
        <w:top w:val="none" w:sz="0" w:space="0" w:color="auto"/>
        <w:left w:val="none" w:sz="0" w:space="0" w:color="auto"/>
        <w:bottom w:val="none" w:sz="0" w:space="0" w:color="auto"/>
        <w:right w:val="none" w:sz="0" w:space="0" w:color="auto"/>
      </w:divBdr>
    </w:div>
    <w:div w:id="1179465037">
      <w:bodyDiv w:val="1"/>
      <w:marLeft w:val="0"/>
      <w:marRight w:val="0"/>
      <w:marTop w:val="0"/>
      <w:marBottom w:val="0"/>
      <w:divBdr>
        <w:top w:val="none" w:sz="0" w:space="0" w:color="auto"/>
        <w:left w:val="none" w:sz="0" w:space="0" w:color="auto"/>
        <w:bottom w:val="none" w:sz="0" w:space="0" w:color="auto"/>
        <w:right w:val="none" w:sz="0" w:space="0" w:color="auto"/>
      </w:divBdr>
    </w:div>
    <w:div w:id="1186021249">
      <w:bodyDiv w:val="1"/>
      <w:marLeft w:val="0"/>
      <w:marRight w:val="0"/>
      <w:marTop w:val="0"/>
      <w:marBottom w:val="0"/>
      <w:divBdr>
        <w:top w:val="none" w:sz="0" w:space="0" w:color="auto"/>
        <w:left w:val="none" w:sz="0" w:space="0" w:color="auto"/>
        <w:bottom w:val="none" w:sz="0" w:space="0" w:color="auto"/>
        <w:right w:val="none" w:sz="0" w:space="0" w:color="auto"/>
      </w:divBdr>
    </w:div>
    <w:div w:id="1344429953">
      <w:bodyDiv w:val="1"/>
      <w:marLeft w:val="0"/>
      <w:marRight w:val="0"/>
      <w:marTop w:val="0"/>
      <w:marBottom w:val="0"/>
      <w:divBdr>
        <w:top w:val="none" w:sz="0" w:space="0" w:color="auto"/>
        <w:left w:val="none" w:sz="0" w:space="0" w:color="auto"/>
        <w:bottom w:val="none" w:sz="0" w:space="0" w:color="auto"/>
        <w:right w:val="none" w:sz="0" w:space="0" w:color="auto"/>
      </w:divBdr>
      <w:divsChild>
        <w:div w:id="1119687847">
          <w:marLeft w:val="0"/>
          <w:marRight w:val="0"/>
          <w:marTop w:val="0"/>
          <w:marBottom w:val="0"/>
          <w:divBdr>
            <w:top w:val="none" w:sz="0" w:space="0" w:color="auto"/>
            <w:left w:val="none" w:sz="0" w:space="0" w:color="auto"/>
            <w:bottom w:val="none" w:sz="0" w:space="0" w:color="auto"/>
            <w:right w:val="none" w:sz="0" w:space="0" w:color="auto"/>
          </w:divBdr>
        </w:div>
        <w:div w:id="1583636125">
          <w:marLeft w:val="0"/>
          <w:marRight w:val="0"/>
          <w:marTop w:val="0"/>
          <w:marBottom w:val="0"/>
          <w:divBdr>
            <w:top w:val="none" w:sz="0" w:space="0" w:color="auto"/>
            <w:left w:val="none" w:sz="0" w:space="0" w:color="auto"/>
            <w:bottom w:val="none" w:sz="0" w:space="0" w:color="auto"/>
            <w:right w:val="none" w:sz="0" w:space="0" w:color="auto"/>
          </w:divBdr>
        </w:div>
      </w:divsChild>
    </w:div>
    <w:div w:id="1349406087">
      <w:bodyDiv w:val="1"/>
      <w:marLeft w:val="0"/>
      <w:marRight w:val="0"/>
      <w:marTop w:val="0"/>
      <w:marBottom w:val="0"/>
      <w:divBdr>
        <w:top w:val="none" w:sz="0" w:space="0" w:color="auto"/>
        <w:left w:val="none" w:sz="0" w:space="0" w:color="auto"/>
        <w:bottom w:val="none" w:sz="0" w:space="0" w:color="auto"/>
        <w:right w:val="none" w:sz="0" w:space="0" w:color="auto"/>
      </w:divBdr>
    </w:div>
    <w:div w:id="1350788794">
      <w:bodyDiv w:val="1"/>
      <w:marLeft w:val="0"/>
      <w:marRight w:val="0"/>
      <w:marTop w:val="0"/>
      <w:marBottom w:val="0"/>
      <w:divBdr>
        <w:top w:val="none" w:sz="0" w:space="0" w:color="auto"/>
        <w:left w:val="none" w:sz="0" w:space="0" w:color="auto"/>
        <w:bottom w:val="none" w:sz="0" w:space="0" w:color="auto"/>
        <w:right w:val="none" w:sz="0" w:space="0" w:color="auto"/>
      </w:divBdr>
    </w:div>
    <w:div w:id="1374235499">
      <w:bodyDiv w:val="1"/>
      <w:marLeft w:val="0"/>
      <w:marRight w:val="0"/>
      <w:marTop w:val="0"/>
      <w:marBottom w:val="0"/>
      <w:divBdr>
        <w:top w:val="none" w:sz="0" w:space="0" w:color="auto"/>
        <w:left w:val="none" w:sz="0" w:space="0" w:color="auto"/>
        <w:bottom w:val="none" w:sz="0" w:space="0" w:color="auto"/>
        <w:right w:val="none" w:sz="0" w:space="0" w:color="auto"/>
      </w:divBdr>
    </w:div>
    <w:div w:id="1403335053">
      <w:bodyDiv w:val="1"/>
      <w:marLeft w:val="0"/>
      <w:marRight w:val="0"/>
      <w:marTop w:val="0"/>
      <w:marBottom w:val="0"/>
      <w:divBdr>
        <w:top w:val="none" w:sz="0" w:space="0" w:color="auto"/>
        <w:left w:val="none" w:sz="0" w:space="0" w:color="auto"/>
        <w:bottom w:val="none" w:sz="0" w:space="0" w:color="auto"/>
        <w:right w:val="none" w:sz="0" w:space="0" w:color="auto"/>
      </w:divBdr>
    </w:div>
    <w:div w:id="1406027615">
      <w:bodyDiv w:val="1"/>
      <w:marLeft w:val="0"/>
      <w:marRight w:val="0"/>
      <w:marTop w:val="0"/>
      <w:marBottom w:val="0"/>
      <w:divBdr>
        <w:top w:val="none" w:sz="0" w:space="0" w:color="auto"/>
        <w:left w:val="none" w:sz="0" w:space="0" w:color="auto"/>
        <w:bottom w:val="none" w:sz="0" w:space="0" w:color="auto"/>
        <w:right w:val="none" w:sz="0" w:space="0" w:color="auto"/>
      </w:divBdr>
    </w:div>
    <w:div w:id="1438259938">
      <w:bodyDiv w:val="1"/>
      <w:marLeft w:val="0"/>
      <w:marRight w:val="0"/>
      <w:marTop w:val="0"/>
      <w:marBottom w:val="0"/>
      <w:divBdr>
        <w:top w:val="none" w:sz="0" w:space="0" w:color="auto"/>
        <w:left w:val="none" w:sz="0" w:space="0" w:color="auto"/>
        <w:bottom w:val="none" w:sz="0" w:space="0" w:color="auto"/>
        <w:right w:val="none" w:sz="0" w:space="0" w:color="auto"/>
      </w:divBdr>
    </w:div>
    <w:div w:id="1468934764">
      <w:bodyDiv w:val="1"/>
      <w:marLeft w:val="0"/>
      <w:marRight w:val="0"/>
      <w:marTop w:val="0"/>
      <w:marBottom w:val="0"/>
      <w:divBdr>
        <w:top w:val="none" w:sz="0" w:space="0" w:color="auto"/>
        <w:left w:val="none" w:sz="0" w:space="0" w:color="auto"/>
        <w:bottom w:val="none" w:sz="0" w:space="0" w:color="auto"/>
        <w:right w:val="none" w:sz="0" w:space="0" w:color="auto"/>
      </w:divBdr>
    </w:div>
    <w:div w:id="1476685048">
      <w:bodyDiv w:val="1"/>
      <w:marLeft w:val="0"/>
      <w:marRight w:val="0"/>
      <w:marTop w:val="0"/>
      <w:marBottom w:val="0"/>
      <w:divBdr>
        <w:top w:val="none" w:sz="0" w:space="0" w:color="auto"/>
        <w:left w:val="none" w:sz="0" w:space="0" w:color="auto"/>
        <w:bottom w:val="none" w:sz="0" w:space="0" w:color="auto"/>
        <w:right w:val="none" w:sz="0" w:space="0" w:color="auto"/>
      </w:divBdr>
    </w:div>
    <w:div w:id="1505901815">
      <w:bodyDiv w:val="1"/>
      <w:marLeft w:val="0"/>
      <w:marRight w:val="0"/>
      <w:marTop w:val="0"/>
      <w:marBottom w:val="0"/>
      <w:divBdr>
        <w:top w:val="none" w:sz="0" w:space="0" w:color="auto"/>
        <w:left w:val="none" w:sz="0" w:space="0" w:color="auto"/>
        <w:bottom w:val="none" w:sz="0" w:space="0" w:color="auto"/>
        <w:right w:val="none" w:sz="0" w:space="0" w:color="auto"/>
      </w:divBdr>
      <w:divsChild>
        <w:div w:id="892959172">
          <w:marLeft w:val="0"/>
          <w:marRight w:val="0"/>
          <w:marTop w:val="0"/>
          <w:marBottom w:val="0"/>
          <w:divBdr>
            <w:top w:val="none" w:sz="0" w:space="0" w:color="auto"/>
            <w:left w:val="none" w:sz="0" w:space="0" w:color="auto"/>
            <w:bottom w:val="none" w:sz="0" w:space="0" w:color="auto"/>
            <w:right w:val="none" w:sz="0" w:space="0" w:color="auto"/>
          </w:divBdr>
        </w:div>
        <w:div w:id="2128961762">
          <w:marLeft w:val="0"/>
          <w:marRight w:val="0"/>
          <w:marTop w:val="0"/>
          <w:marBottom w:val="0"/>
          <w:divBdr>
            <w:top w:val="none" w:sz="0" w:space="0" w:color="auto"/>
            <w:left w:val="none" w:sz="0" w:space="0" w:color="auto"/>
            <w:bottom w:val="none" w:sz="0" w:space="0" w:color="auto"/>
            <w:right w:val="none" w:sz="0" w:space="0" w:color="auto"/>
          </w:divBdr>
        </w:div>
        <w:div w:id="1659651136">
          <w:marLeft w:val="0"/>
          <w:marRight w:val="0"/>
          <w:marTop w:val="0"/>
          <w:marBottom w:val="0"/>
          <w:divBdr>
            <w:top w:val="none" w:sz="0" w:space="0" w:color="auto"/>
            <w:left w:val="none" w:sz="0" w:space="0" w:color="auto"/>
            <w:bottom w:val="none" w:sz="0" w:space="0" w:color="auto"/>
            <w:right w:val="none" w:sz="0" w:space="0" w:color="auto"/>
          </w:divBdr>
        </w:div>
      </w:divsChild>
    </w:div>
    <w:div w:id="1536237986">
      <w:bodyDiv w:val="1"/>
      <w:marLeft w:val="0"/>
      <w:marRight w:val="0"/>
      <w:marTop w:val="0"/>
      <w:marBottom w:val="0"/>
      <w:divBdr>
        <w:top w:val="none" w:sz="0" w:space="0" w:color="auto"/>
        <w:left w:val="none" w:sz="0" w:space="0" w:color="auto"/>
        <w:bottom w:val="none" w:sz="0" w:space="0" w:color="auto"/>
        <w:right w:val="none" w:sz="0" w:space="0" w:color="auto"/>
      </w:divBdr>
    </w:div>
    <w:div w:id="1582132156">
      <w:bodyDiv w:val="1"/>
      <w:marLeft w:val="0"/>
      <w:marRight w:val="0"/>
      <w:marTop w:val="0"/>
      <w:marBottom w:val="0"/>
      <w:divBdr>
        <w:top w:val="none" w:sz="0" w:space="0" w:color="auto"/>
        <w:left w:val="none" w:sz="0" w:space="0" w:color="auto"/>
        <w:bottom w:val="none" w:sz="0" w:space="0" w:color="auto"/>
        <w:right w:val="none" w:sz="0" w:space="0" w:color="auto"/>
      </w:divBdr>
    </w:div>
    <w:div w:id="1652562968">
      <w:bodyDiv w:val="1"/>
      <w:marLeft w:val="0"/>
      <w:marRight w:val="0"/>
      <w:marTop w:val="0"/>
      <w:marBottom w:val="0"/>
      <w:divBdr>
        <w:top w:val="none" w:sz="0" w:space="0" w:color="auto"/>
        <w:left w:val="none" w:sz="0" w:space="0" w:color="auto"/>
        <w:bottom w:val="none" w:sz="0" w:space="0" w:color="auto"/>
        <w:right w:val="none" w:sz="0" w:space="0" w:color="auto"/>
      </w:divBdr>
    </w:div>
    <w:div w:id="1661157753">
      <w:bodyDiv w:val="1"/>
      <w:marLeft w:val="0"/>
      <w:marRight w:val="0"/>
      <w:marTop w:val="0"/>
      <w:marBottom w:val="0"/>
      <w:divBdr>
        <w:top w:val="none" w:sz="0" w:space="0" w:color="auto"/>
        <w:left w:val="none" w:sz="0" w:space="0" w:color="auto"/>
        <w:bottom w:val="none" w:sz="0" w:space="0" w:color="auto"/>
        <w:right w:val="none" w:sz="0" w:space="0" w:color="auto"/>
      </w:divBdr>
    </w:div>
    <w:div w:id="1708602339">
      <w:bodyDiv w:val="1"/>
      <w:marLeft w:val="0"/>
      <w:marRight w:val="0"/>
      <w:marTop w:val="0"/>
      <w:marBottom w:val="0"/>
      <w:divBdr>
        <w:top w:val="none" w:sz="0" w:space="0" w:color="auto"/>
        <w:left w:val="none" w:sz="0" w:space="0" w:color="auto"/>
        <w:bottom w:val="none" w:sz="0" w:space="0" w:color="auto"/>
        <w:right w:val="none" w:sz="0" w:space="0" w:color="auto"/>
      </w:divBdr>
    </w:div>
    <w:div w:id="1708990842">
      <w:bodyDiv w:val="1"/>
      <w:marLeft w:val="0"/>
      <w:marRight w:val="0"/>
      <w:marTop w:val="0"/>
      <w:marBottom w:val="0"/>
      <w:divBdr>
        <w:top w:val="none" w:sz="0" w:space="0" w:color="auto"/>
        <w:left w:val="none" w:sz="0" w:space="0" w:color="auto"/>
        <w:bottom w:val="none" w:sz="0" w:space="0" w:color="auto"/>
        <w:right w:val="none" w:sz="0" w:space="0" w:color="auto"/>
      </w:divBdr>
    </w:div>
    <w:div w:id="1729301856">
      <w:bodyDiv w:val="1"/>
      <w:marLeft w:val="0"/>
      <w:marRight w:val="0"/>
      <w:marTop w:val="0"/>
      <w:marBottom w:val="0"/>
      <w:divBdr>
        <w:top w:val="none" w:sz="0" w:space="0" w:color="auto"/>
        <w:left w:val="none" w:sz="0" w:space="0" w:color="auto"/>
        <w:bottom w:val="none" w:sz="0" w:space="0" w:color="auto"/>
        <w:right w:val="none" w:sz="0" w:space="0" w:color="auto"/>
      </w:divBdr>
    </w:div>
    <w:div w:id="1730957027">
      <w:bodyDiv w:val="1"/>
      <w:marLeft w:val="0"/>
      <w:marRight w:val="0"/>
      <w:marTop w:val="0"/>
      <w:marBottom w:val="0"/>
      <w:divBdr>
        <w:top w:val="none" w:sz="0" w:space="0" w:color="auto"/>
        <w:left w:val="none" w:sz="0" w:space="0" w:color="auto"/>
        <w:bottom w:val="none" w:sz="0" w:space="0" w:color="auto"/>
        <w:right w:val="none" w:sz="0" w:space="0" w:color="auto"/>
      </w:divBdr>
    </w:div>
    <w:div w:id="1760129968">
      <w:bodyDiv w:val="1"/>
      <w:marLeft w:val="0"/>
      <w:marRight w:val="0"/>
      <w:marTop w:val="0"/>
      <w:marBottom w:val="0"/>
      <w:divBdr>
        <w:top w:val="none" w:sz="0" w:space="0" w:color="auto"/>
        <w:left w:val="none" w:sz="0" w:space="0" w:color="auto"/>
        <w:bottom w:val="none" w:sz="0" w:space="0" w:color="auto"/>
        <w:right w:val="none" w:sz="0" w:space="0" w:color="auto"/>
      </w:divBdr>
    </w:div>
    <w:div w:id="1846047298">
      <w:bodyDiv w:val="1"/>
      <w:marLeft w:val="0"/>
      <w:marRight w:val="0"/>
      <w:marTop w:val="0"/>
      <w:marBottom w:val="0"/>
      <w:divBdr>
        <w:top w:val="none" w:sz="0" w:space="0" w:color="auto"/>
        <w:left w:val="none" w:sz="0" w:space="0" w:color="auto"/>
        <w:bottom w:val="none" w:sz="0" w:space="0" w:color="auto"/>
        <w:right w:val="none" w:sz="0" w:space="0" w:color="auto"/>
      </w:divBdr>
    </w:div>
    <w:div w:id="1864785874">
      <w:bodyDiv w:val="1"/>
      <w:marLeft w:val="0"/>
      <w:marRight w:val="0"/>
      <w:marTop w:val="0"/>
      <w:marBottom w:val="0"/>
      <w:divBdr>
        <w:top w:val="none" w:sz="0" w:space="0" w:color="auto"/>
        <w:left w:val="none" w:sz="0" w:space="0" w:color="auto"/>
        <w:bottom w:val="none" w:sz="0" w:space="0" w:color="auto"/>
        <w:right w:val="none" w:sz="0" w:space="0" w:color="auto"/>
      </w:divBdr>
    </w:div>
    <w:div w:id="1890144247">
      <w:bodyDiv w:val="1"/>
      <w:marLeft w:val="0"/>
      <w:marRight w:val="0"/>
      <w:marTop w:val="0"/>
      <w:marBottom w:val="0"/>
      <w:divBdr>
        <w:top w:val="none" w:sz="0" w:space="0" w:color="auto"/>
        <w:left w:val="none" w:sz="0" w:space="0" w:color="auto"/>
        <w:bottom w:val="none" w:sz="0" w:space="0" w:color="auto"/>
        <w:right w:val="none" w:sz="0" w:space="0" w:color="auto"/>
      </w:divBdr>
    </w:div>
    <w:div w:id="1924951532">
      <w:bodyDiv w:val="1"/>
      <w:marLeft w:val="0"/>
      <w:marRight w:val="0"/>
      <w:marTop w:val="0"/>
      <w:marBottom w:val="0"/>
      <w:divBdr>
        <w:top w:val="none" w:sz="0" w:space="0" w:color="auto"/>
        <w:left w:val="none" w:sz="0" w:space="0" w:color="auto"/>
        <w:bottom w:val="none" w:sz="0" w:space="0" w:color="auto"/>
        <w:right w:val="none" w:sz="0" w:space="0" w:color="auto"/>
      </w:divBdr>
    </w:div>
    <w:div w:id="1992981860">
      <w:bodyDiv w:val="1"/>
      <w:marLeft w:val="0"/>
      <w:marRight w:val="0"/>
      <w:marTop w:val="0"/>
      <w:marBottom w:val="0"/>
      <w:divBdr>
        <w:top w:val="none" w:sz="0" w:space="0" w:color="auto"/>
        <w:left w:val="none" w:sz="0" w:space="0" w:color="auto"/>
        <w:bottom w:val="none" w:sz="0" w:space="0" w:color="auto"/>
        <w:right w:val="none" w:sz="0" w:space="0" w:color="auto"/>
      </w:divBdr>
    </w:div>
    <w:div w:id="2008366999">
      <w:bodyDiv w:val="1"/>
      <w:marLeft w:val="0"/>
      <w:marRight w:val="0"/>
      <w:marTop w:val="0"/>
      <w:marBottom w:val="0"/>
      <w:divBdr>
        <w:top w:val="none" w:sz="0" w:space="0" w:color="auto"/>
        <w:left w:val="none" w:sz="0" w:space="0" w:color="auto"/>
        <w:bottom w:val="none" w:sz="0" w:space="0" w:color="auto"/>
        <w:right w:val="none" w:sz="0" w:space="0" w:color="auto"/>
      </w:divBdr>
    </w:div>
    <w:div w:id="2034333074">
      <w:bodyDiv w:val="1"/>
      <w:marLeft w:val="0"/>
      <w:marRight w:val="0"/>
      <w:marTop w:val="0"/>
      <w:marBottom w:val="0"/>
      <w:divBdr>
        <w:top w:val="none" w:sz="0" w:space="0" w:color="auto"/>
        <w:left w:val="none" w:sz="0" w:space="0" w:color="auto"/>
        <w:bottom w:val="none" w:sz="0" w:space="0" w:color="auto"/>
        <w:right w:val="none" w:sz="0" w:space="0" w:color="auto"/>
      </w:divBdr>
    </w:div>
    <w:div w:id="2128742375">
      <w:bodyDiv w:val="1"/>
      <w:marLeft w:val="0"/>
      <w:marRight w:val="0"/>
      <w:marTop w:val="0"/>
      <w:marBottom w:val="0"/>
      <w:divBdr>
        <w:top w:val="none" w:sz="0" w:space="0" w:color="auto"/>
        <w:left w:val="none" w:sz="0" w:space="0" w:color="auto"/>
        <w:bottom w:val="none" w:sz="0" w:space="0" w:color="auto"/>
        <w:right w:val="none" w:sz="0" w:space="0" w:color="auto"/>
      </w:divBdr>
    </w:div>
    <w:div w:id="214696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kotecha@bham.ac.uk"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101/2022.05.24.222754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8E955-7918-4DEF-9379-3CF709707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983</Words>
  <Characters>22707</Characters>
  <Application>Microsoft Office Word</Application>
  <DocSecurity>4</DocSecurity>
  <Lines>189</Lines>
  <Paragraphs>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pak Kotecha (Cardiovascular Sciences)</dc:creator>
  <cp:keywords/>
  <dc:description/>
  <cp:lastModifiedBy>Chloe Trainor (MDS - Administration)</cp:lastModifiedBy>
  <cp:revision>2</cp:revision>
  <dcterms:created xsi:type="dcterms:W3CDTF">2022-10-25T14:38:00Z</dcterms:created>
  <dcterms:modified xsi:type="dcterms:W3CDTF">2022-10-25T14:38:00Z</dcterms:modified>
</cp:coreProperties>
</file>